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2C12B5" w14:textId="575C3EAD" w:rsidR="00D50B14" w:rsidRPr="00D50B14" w:rsidRDefault="00D50B14" w:rsidP="00D50B14">
      <w:pPr>
        <w:spacing w:line="480" w:lineRule="auto"/>
        <w:rPr>
          <w:rFonts w:eastAsiaTheme="minorHAnsi"/>
        </w:rPr>
      </w:pPr>
      <w:r>
        <w:rPr>
          <w:rFonts w:eastAsiaTheme="minorHAnsi"/>
        </w:rPr>
        <w:fldChar w:fldCharType="begin"/>
      </w:r>
      <w:r>
        <w:rPr>
          <w:rFonts w:eastAsiaTheme="minorHAnsi"/>
        </w:rPr>
        <w:instrText xml:space="preserve"> HYPERLINK "</w:instrText>
      </w:r>
      <w:r w:rsidRPr="00D50B14">
        <w:rPr>
          <w:rFonts w:eastAsiaTheme="minorHAnsi"/>
        </w:rPr>
        <w:instrText>https://doi.org/10.5061/dryad.ck84q23</w:instrText>
      </w:r>
      <w:r>
        <w:rPr>
          <w:rFonts w:eastAsiaTheme="minorHAnsi"/>
        </w:rPr>
        <w:instrText xml:space="preserve">" </w:instrText>
      </w:r>
      <w:r>
        <w:rPr>
          <w:rFonts w:eastAsiaTheme="minorHAnsi"/>
        </w:rPr>
        <w:fldChar w:fldCharType="separate"/>
      </w:r>
      <w:r w:rsidRPr="00D50B14">
        <w:rPr>
          <w:rStyle w:val="Hyperlink"/>
          <w:rFonts w:eastAsiaTheme="minorHAnsi"/>
        </w:rPr>
        <w:t>https://doi.org/10.5061/dryad.ck84q23</w:t>
      </w:r>
      <w:r>
        <w:rPr>
          <w:rFonts w:eastAsiaTheme="minorHAnsi"/>
        </w:rPr>
        <w:fldChar w:fldCharType="end"/>
      </w:r>
      <w:r>
        <w:rPr>
          <w:rFonts w:eastAsiaTheme="minorHAnsi"/>
        </w:rPr>
        <w:t xml:space="preserve"> </w:t>
      </w:r>
      <w:bookmarkStart w:id="0" w:name="_GoBack"/>
      <w:bookmarkEnd w:id="0"/>
    </w:p>
    <w:p w14:paraId="4387E764" w14:textId="173EF863" w:rsidR="00090F69" w:rsidRPr="00090F69" w:rsidRDefault="00090F69" w:rsidP="00E4225D">
      <w:pPr>
        <w:spacing w:line="480" w:lineRule="auto"/>
        <w:rPr>
          <w:b/>
          <w:lang w:eastAsia="en-NZ"/>
        </w:rPr>
      </w:pPr>
      <w:r w:rsidRPr="00090F69">
        <w:rPr>
          <w:b/>
          <w:lang w:eastAsia="en-NZ"/>
        </w:rPr>
        <w:t xml:space="preserve">Appendix 2. </w:t>
      </w:r>
      <w:r>
        <w:rPr>
          <w:b/>
          <w:lang w:eastAsia="en-NZ"/>
        </w:rPr>
        <w:t>S</w:t>
      </w:r>
      <w:r w:rsidRPr="00090F69">
        <w:rPr>
          <w:b/>
          <w:lang w:eastAsia="en-NZ"/>
        </w:rPr>
        <w:t xml:space="preserve">tatistical </w:t>
      </w:r>
      <w:r>
        <w:rPr>
          <w:b/>
          <w:lang w:eastAsia="en-NZ"/>
        </w:rPr>
        <w:t>A</w:t>
      </w:r>
      <w:r w:rsidRPr="00090F69">
        <w:rPr>
          <w:b/>
          <w:lang w:eastAsia="en-NZ"/>
        </w:rPr>
        <w:t>nalysis</w:t>
      </w:r>
    </w:p>
    <w:p w14:paraId="4FC4CE0E" w14:textId="77777777" w:rsidR="00090F69" w:rsidRDefault="00090F69" w:rsidP="00090F69">
      <w:pPr>
        <w:spacing w:line="480" w:lineRule="auto"/>
        <w:rPr>
          <w:lang w:eastAsia="en-NZ"/>
        </w:rPr>
      </w:pPr>
    </w:p>
    <w:p w14:paraId="4C21CA0C" w14:textId="493C1322" w:rsidR="00090F69" w:rsidRPr="00915300" w:rsidRDefault="00090F69" w:rsidP="00090F69">
      <w:pPr>
        <w:spacing w:line="480" w:lineRule="auto"/>
        <w:contextualSpacing/>
      </w:pPr>
      <w:r w:rsidRPr="004C3F2B">
        <w:rPr>
          <w:lang w:eastAsia="en-NZ"/>
        </w:rPr>
        <w:t>The primary efficacy endpoint was the change from baseline in MMDs (weeks 1–12) using an AN</w:t>
      </w:r>
      <w:r w:rsidR="00E220D8">
        <w:rPr>
          <w:lang w:eastAsia="en-NZ"/>
        </w:rPr>
        <w:t>C</w:t>
      </w:r>
      <w:r w:rsidRPr="004C3F2B">
        <w:rPr>
          <w:lang w:eastAsia="en-NZ"/>
        </w:rPr>
        <w:t>OVA model. Key secondary efficacy endpoints were ≥75% migraine responder rates during weeks 1–4 and weeks 1–12, ≥50% migraine responder rates during weeks 1–12, percentage of</w:t>
      </w:r>
      <w:r w:rsidRPr="00CC3DA1">
        <w:rPr>
          <w:lang w:eastAsia="en-NZ"/>
        </w:rPr>
        <w:t xml:space="preserve"> patients with a migraine on the day after dosing, reduction in average daily percentage of patients with migraine from baseline to week 4, change in HIT-6 total score from baseline to week 12 (300 mg dose only), and acute migraine medication use from baseline to week 12 (300 mg dose only).</w:t>
      </w:r>
      <w:r w:rsidRPr="00CC3DA1">
        <w:t xml:space="preserve"> A ≥50% or ≥75% migraine responder was defined as a patient who achieved ≥50% reduction or ≥75% reduction in monthly migraine days from baseline, respectively. These reductions were evaluated by comparing the baseline frequency of migraine days to the migraine frequency in 4-week intervals. Results from these 4-week intervals will be combined to produce 12-week responder endpoints. The weeks 1–4, 5–8, and 9–12 change from baseline measures were averaged, and the average value compared to baseline. A percent change from baseline was determined, which was used to determine the responder status. </w:t>
      </w:r>
      <w:r w:rsidRPr="00915300">
        <w:rPr>
          <w:color w:val="000000" w:themeColor="text1"/>
        </w:rPr>
        <w:t xml:space="preserve">Hypothesis testing was performed for the primary endpoint (change from baseline in MMDs from weeks 1–12). An ANCOVA model with change from baseline as the response variable and treatment, baseline migraine days, and preventive medication use as independent variables were used to test for a difference between treatment arms. </w:t>
      </w:r>
    </w:p>
    <w:p w14:paraId="47511BD4" w14:textId="77777777" w:rsidR="00090F69" w:rsidRPr="004C3F2B" w:rsidRDefault="00090F69" w:rsidP="00090F69">
      <w:pPr>
        <w:spacing w:line="480" w:lineRule="auto"/>
        <w:rPr>
          <w:color w:val="000000" w:themeColor="text1"/>
          <w:lang w:eastAsia="en-NZ"/>
        </w:rPr>
      </w:pPr>
    </w:p>
    <w:p w14:paraId="0DA57C52" w14:textId="2161798D" w:rsidR="00090F69" w:rsidRDefault="00090F69" w:rsidP="00090F69">
      <w:pPr>
        <w:spacing w:line="480" w:lineRule="auto"/>
        <w:rPr>
          <w:color w:val="000000" w:themeColor="text1"/>
        </w:rPr>
      </w:pPr>
      <w:r w:rsidRPr="004C3F2B">
        <w:rPr>
          <w:color w:val="000000" w:themeColor="text1"/>
        </w:rPr>
        <w:t>For the key secondary endpoints (migraine responder rates and percentage of patients with a migraine on the day after dosing), testing was based on Cochran-Mantel-</w:t>
      </w:r>
      <w:proofErr w:type="spellStart"/>
      <w:r w:rsidRPr="004C3F2B">
        <w:rPr>
          <w:color w:val="000000" w:themeColor="text1"/>
        </w:rPr>
        <w:t>Haenszel</w:t>
      </w:r>
      <w:proofErr w:type="spellEnd"/>
      <w:r w:rsidRPr="004C3F2B">
        <w:rPr>
          <w:color w:val="000000" w:themeColor="text1"/>
        </w:rPr>
        <w:t xml:space="preserve"> </w:t>
      </w:r>
      <w:r w:rsidRPr="004C3F2B">
        <w:rPr>
          <w:color w:val="000000" w:themeColor="text1"/>
        </w:rPr>
        <w:lastRenderedPageBreak/>
        <w:t xml:space="preserve">(CMH)/extended CMH tests. The tests were stratified by the randomization stratification factor. For the HIT-6 and Acute Migraine Medication endpoints an ANCOVA model similar to the one used for the primary endpoint were used for testing. </w:t>
      </w:r>
      <w:r w:rsidRPr="00915300">
        <w:rPr>
          <w:color w:val="000000" w:themeColor="text1"/>
        </w:rPr>
        <w:t>The reduction in migraine prevalence from baseline to week 4 endpoint was based upon the average percent of days with a migraine for each of the first 4 weeks. The treatment effect was tested using a repeated-measures approach.</w:t>
      </w:r>
      <w:hyperlink w:anchor="_ENREF_36" w:tooltip="Mallinckrodt, 2016 #24046" w:history="1">
        <w:r w:rsidR="00463712">
          <w:rPr>
            <w:color w:val="000000" w:themeColor="text1"/>
          </w:rPr>
          <w:fldChar w:fldCharType="begin"/>
        </w:r>
        <w:r w:rsidR="00463712">
          <w:rPr>
            <w:color w:val="000000" w:themeColor="text1"/>
          </w:rPr>
          <w:instrText xml:space="preserve"> ADDIN EN.CITE &lt;EndNote&gt;&lt;Cite&gt;&lt;Author&gt;Mallinckrodt&lt;/Author&gt;&lt;Year&gt;2016&lt;/Year&gt;&lt;RecNum&gt;24046&lt;/RecNum&gt;&lt;DisplayText&gt;&lt;style face="superscript"&gt;36&lt;/style&gt;&lt;/DisplayText&gt;&lt;record&gt;&lt;rec-number&gt;24046&lt;/rec-number&gt;&lt;foreign-keys&gt;&lt;key app="EN" db-id="p9ex5x5shs95ree2ppgp5zxupvpprwze5r5v" timestamp="1554998334"&gt;24046&lt;/key&gt;&lt;/foreign-keys&gt;&lt;ref-type name="Book"&gt;6&lt;/ref-type&gt;&lt;contributors&gt;&lt;authors&gt;&lt;author&gt;Mallinckrodt, C.&lt;/author&gt;&lt;author&gt;Lipkovich, I.&lt;/author&gt;&lt;/authors&gt;&lt;/contributors&gt;&lt;titles&gt;&lt;title&gt;Analyzing Longitudinal Clinical Trial Data: A Practical Guide&lt;/title&gt;&lt;/titles&gt;&lt;dates&gt;&lt;year&gt;2016&lt;/year&gt;&lt;/dates&gt;&lt;publisher&gt;CRC Press&lt;/publisher&gt;&lt;isbn&gt;9781351737692&lt;/isbn&gt;&lt;urls&gt;&lt;related-urls&gt;&lt;url&gt;https://books.google.com/books?id=-1SzDQAAQBAJ&lt;/url&gt;&lt;/related-urls&gt;&lt;/urls&gt;&lt;/record&gt;&lt;/Cite&gt;&lt;/EndNote&gt;</w:instrText>
        </w:r>
        <w:r w:rsidR="00463712">
          <w:rPr>
            <w:color w:val="000000" w:themeColor="text1"/>
          </w:rPr>
          <w:fldChar w:fldCharType="separate"/>
        </w:r>
        <w:r w:rsidR="00463712" w:rsidRPr="005F695A">
          <w:rPr>
            <w:noProof/>
            <w:color w:val="000000" w:themeColor="text1"/>
            <w:vertAlign w:val="superscript"/>
          </w:rPr>
          <w:t>36</w:t>
        </w:r>
        <w:r w:rsidR="00463712">
          <w:rPr>
            <w:color w:val="000000" w:themeColor="text1"/>
          </w:rPr>
          <w:fldChar w:fldCharType="end"/>
        </w:r>
      </w:hyperlink>
      <w:r w:rsidRPr="00915300">
        <w:rPr>
          <w:color w:val="000000" w:themeColor="text1"/>
        </w:rPr>
        <w:t xml:space="preserve"> The model specified an unstructured variance/covariance matrix</w:t>
      </w:r>
      <w:r w:rsidRPr="004C3F2B">
        <w:rPr>
          <w:color w:val="000000" w:themeColor="text1"/>
        </w:rPr>
        <w:t xml:space="preserve"> and included the treatment group, week, baseline value of the outcome variable, and treatment group-by-week interaction. The Kenward-Roger approximation was used to estimate the degrees of freedom.</w:t>
      </w:r>
    </w:p>
    <w:p w14:paraId="4E90915D" w14:textId="2F8F5DAF" w:rsidR="009076B2" w:rsidRDefault="009076B2" w:rsidP="00090F69">
      <w:pPr>
        <w:spacing w:line="480" w:lineRule="auto"/>
        <w:rPr>
          <w:color w:val="000000" w:themeColor="text1"/>
        </w:rPr>
      </w:pPr>
    </w:p>
    <w:p w14:paraId="057BAB70" w14:textId="77777777" w:rsidR="009076B2" w:rsidRPr="004C3F2B" w:rsidRDefault="009076B2" w:rsidP="00090F69">
      <w:pPr>
        <w:spacing w:line="480" w:lineRule="auto"/>
        <w:rPr>
          <w:color w:val="000000" w:themeColor="text1"/>
          <w:lang w:eastAsia="en-NZ"/>
        </w:rPr>
      </w:pPr>
    </w:p>
    <w:p w14:paraId="5902C107" w14:textId="77777777" w:rsidR="00090F69" w:rsidRPr="00CC3DA1" w:rsidRDefault="00090F69" w:rsidP="00EC06FE">
      <w:pPr>
        <w:spacing w:line="480" w:lineRule="auto"/>
        <w:outlineLvl w:val="0"/>
        <w:rPr>
          <w:b/>
          <w:lang w:val="en-NZ"/>
        </w:rPr>
      </w:pPr>
    </w:p>
    <w:p w14:paraId="24C4F2B9" w14:textId="1DBAC2CB" w:rsidR="00FF22EE" w:rsidRDefault="00FF22EE">
      <w:pPr>
        <w:rPr>
          <w:b/>
          <w:lang w:val="en-NZ"/>
        </w:rPr>
      </w:pPr>
    </w:p>
    <w:sectPr w:rsidR="00FF22EE" w:rsidSect="00AC2A8D">
      <w:footerReference w:type="default" r:id="rId8"/>
      <w:pgSz w:w="12240" w:h="15840" w:code="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50B2C4" w14:textId="77777777" w:rsidR="002E35B3" w:rsidRDefault="002E35B3" w:rsidP="00FC7250">
      <w:r>
        <w:separator/>
      </w:r>
    </w:p>
  </w:endnote>
  <w:endnote w:type="continuationSeparator" w:id="0">
    <w:p w14:paraId="45477BA8" w14:textId="77777777" w:rsidR="002E35B3" w:rsidRDefault="002E35B3" w:rsidP="00FC7250">
      <w:r>
        <w:continuationSeparator/>
      </w:r>
    </w:p>
  </w:endnote>
  <w:endnote w:type="continuationNotice" w:id="1">
    <w:p w14:paraId="0DF350A0" w14:textId="77777777" w:rsidR="002E35B3" w:rsidRDefault="002E35B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Bold">
    <w:altName w:val="Arial"/>
    <w:panose1 w:val="020B0604020202020204"/>
    <w:charset w:val="00"/>
    <w:family w:val="auto"/>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HelveticaNeueLT Std">
    <w:altName w:val="HelveticaNeueLT Std"/>
    <w:panose1 w:val="020B0604020202020204"/>
    <w:charset w:val="00"/>
    <w:family w:val="roman"/>
    <w:notTrueType/>
    <w:pitch w:val="default"/>
    <w:sig w:usb0="00000003" w:usb1="00000000" w:usb2="00000000" w:usb3="00000000" w:csb0="00000001" w:csb1="00000000"/>
  </w:font>
  <w:font w:name="Tahoma">
    <w:panose1 w:val="020B0604030504040204"/>
    <w:charset w:val="00"/>
    <w:family w:val="swiss"/>
    <w:notTrueType/>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Verdana">
    <w:panose1 w:val="020B0604030504040204"/>
    <w:charset w:val="00"/>
    <w:family w:val="swiss"/>
    <w:pitch w:val="variable"/>
    <w:sig w:usb0="A10006FF" w:usb1="4000205B" w:usb2="0000001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8081827"/>
      <w:docPartObj>
        <w:docPartGallery w:val="Page Numbers (Bottom of Page)"/>
        <w:docPartUnique/>
      </w:docPartObj>
    </w:sdtPr>
    <w:sdtEndPr>
      <w:rPr>
        <w:noProof/>
      </w:rPr>
    </w:sdtEndPr>
    <w:sdtContent>
      <w:p w14:paraId="35F907AA" w14:textId="285DEC20" w:rsidR="00914EC0" w:rsidRDefault="00914EC0">
        <w:pPr>
          <w:pStyle w:val="Footer"/>
          <w:jc w:val="right"/>
        </w:pPr>
        <w:r>
          <w:fldChar w:fldCharType="begin"/>
        </w:r>
        <w:r>
          <w:instrText xml:space="preserve"> PAGE   \* MERGEFORMAT </w:instrText>
        </w:r>
        <w:r>
          <w:fldChar w:fldCharType="separate"/>
        </w:r>
        <w:r w:rsidR="00824831">
          <w:rPr>
            <w:noProof/>
          </w:rPr>
          <w:t>1</w:t>
        </w:r>
        <w:r>
          <w:rPr>
            <w:noProof/>
          </w:rPr>
          <w:fldChar w:fldCharType="end"/>
        </w:r>
      </w:p>
    </w:sdtContent>
  </w:sdt>
  <w:p w14:paraId="2DA7DF59" w14:textId="77777777" w:rsidR="00914EC0" w:rsidRDefault="00914E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72DAFA" w14:textId="77777777" w:rsidR="002E35B3" w:rsidRDefault="002E35B3" w:rsidP="00FC7250">
      <w:r>
        <w:separator/>
      </w:r>
    </w:p>
  </w:footnote>
  <w:footnote w:type="continuationSeparator" w:id="0">
    <w:p w14:paraId="5BD3AEE6" w14:textId="77777777" w:rsidR="002E35B3" w:rsidRDefault="002E35B3" w:rsidP="00FC7250">
      <w:r>
        <w:continuationSeparator/>
      </w:r>
    </w:p>
  </w:footnote>
  <w:footnote w:type="continuationNotice" w:id="1">
    <w:p w14:paraId="3734FA3F" w14:textId="77777777" w:rsidR="002E35B3" w:rsidRDefault="002E35B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78B6664"/>
    <w:multiLevelType w:val="hybridMultilevel"/>
    <w:tmpl w:val="28EE8F5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9C54B39"/>
    <w:multiLevelType w:val="multilevel"/>
    <w:tmpl w:val="F2F66A26"/>
    <w:lvl w:ilvl="0">
      <w:start w:val="1"/>
      <w:numFmt w:val="decimal"/>
      <w:pStyle w:val="C-NumberedList"/>
      <w:lvlText w:val="%1."/>
      <w:lvlJc w:val="left"/>
      <w:pPr>
        <w:tabs>
          <w:tab w:val="num" w:pos="720"/>
        </w:tabs>
        <w:ind w:left="720" w:hanging="360"/>
      </w:pPr>
      <w:rPr>
        <w:rFonts w:ascii="Times New Roman" w:hAnsi="Times New Roman" w:hint="default"/>
        <w:b w:val="0"/>
        <w:i w:val="0"/>
        <w:caps w:val="0"/>
        <w:strike w:val="0"/>
        <w:dstrike w:val="0"/>
        <w:vanish w:val="0"/>
        <w:color w:val="auto"/>
        <w:sz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pStyle w:val="C-AlphabeticList"/>
      <w:lvlText w:val="%2."/>
      <w:lvlJc w:val="left"/>
      <w:pPr>
        <w:tabs>
          <w:tab w:val="num" w:pos="1080"/>
        </w:tabs>
        <w:ind w:left="1080" w:hanging="360"/>
      </w:pPr>
      <w:rPr>
        <w:rFonts w:hint="default"/>
      </w:rPr>
    </w:lvl>
    <w:lvl w:ilvl="2">
      <w:start w:val="1"/>
      <w:numFmt w:val="lowerLetter"/>
      <w:lvlText w:val="%3."/>
      <w:lvlJc w:val="left"/>
      <w:pPr>
        <w:tabs>
          <w:tab w:val="num" w:pos="1080"/>
        </w:tabs>
        <w:ind w:left="1080" w:hanging="360"/>
      </w:pPr>
      <w:rPr>
        <w:rFonts w:hint="default"/>
      </w:rPr>
    </w:lvl>
    <w:lvl w:ilvl="3">
      <w:start w:val="1"/>
      <w:numFmt w:val="lowerLetter"/>
      <w:lvlText w:val="%4."/>
      <w:lvlJc w:val="left"/>
      <w:pPr>
        <w:tabs>
          <w:tab w:val="num" w:pos="1080"/>
        </w:tabs>
        <w:ind w:left="1080" w:hanging="360"/>
      </w:pPr>
      <w:rPr>
        <w:rFonts w:hint="default"/>
      </w:rPr>
    </w:lvl>
    <w:lvl w:ilvl="4">
      <w:start w:val="1"/>
      <w:numFmt w:val="lowerLetter"/>
      <w:lvlText w:val="%5."/>
      <w:lvlJc w:val="left"/>
      <w:pPr>
        <w:tabs>
          <w:tab w:val="num" w:pos="1080"/>
        </w:tabs>
        <w:ind w:left="1080" w:hanging="360"/>
      </w:pPr>
      <w:rPr>
        <w:rFonts w:hint="default"/>
      </w:rPr>
    </w:lvl>
    <w:lvl w:ilvl="5">
      <w:start w:val="1"/>
      <w:numFmt w:val="lowerLetter"/>
      <w:lvlText w:val="%6."/>
      <w:lvlJc w:val="left"/>
      <w:pPr>
        <w:tabs>
          <w:tab w:val="num" w:pos="1080"/>
        </w:tabs>
        <w:ind w:left="1080" w:hanging="360"/>
      </w:pPr>
      <w:rPr>
        <w:rFonts w:hint="default"/>
      </w:rPr>
    </w:lvl>
    <w:lvl w:ilvl="6">
      <w:start w:val="1"/>
      <w:numFmt w:val="lowerLetter"/>
      <w:lvlText w:val="%7."/>
      <w:lvlJc w:val="left"/>
      <w:pPr>
        <w:tabs>
          <w:tab w:val="num" w:pos="1080"/>
        </w:tabs>
        <w:ind w:left="1080" w:hanging="360"/>
      </w:pPr>
      <w:rPr>
        <w:rFonts w:hint="default"/>
      </w:rPr>
    </w:lvl>
    <w:lvl w:ilvl="7">
      <w:start w:val="1"/>
      <w:numFmt w:val="lowerLetter"/>
      <w:lvlText w:val="%8."/>
      <w:lvlJc w:val="left"/>
      <w:pPr>
        <w:tabs>
          <w:tab w:val="num" w:pos="1080"/>
        </w:tabs>
        <w:ind w:left="1080" w:hanging="360"/>
      </w:pPr>
      <w:rPr>
        <w:rFonts w:hint="default"/>
      </w:rPr>
    </w:lvl>
    <w:lvl w:ilvl="8">
      <w:start w:val="1"/>
      <w:numFmt w:val="lowerLetter"/>
      <w:lvlText w:val="%9."/>
      <w:lvlJc w:val="left"/>
      <w:pPr>
        <w:tabs>
          <w:tab w:val="num" w:pos="1080"/>
        </w:tabs>
        <w:ind w:left="1080" w:hanging="360"/>
      </w:pPr>
      <w:rPr>
        <w:rFonts w:hint="default"/>
      </w:rPr>
    </w:lvl>
  </w:abstractNum>
  <w:abstractNum w:abstractNumId="2" w15:restartNumberingAfterBreak="0">
    <w:nsid w:val="588C39E3"/>
    <w:multiLevelType w:val="multilevel"/>
    <w:tmpl w:val="8E861488"/>
    <w:lvl w:ilvl="0">
      <w:start w:val="1"/>
      <w:numFmt w:val="bullet"/>
      <w:lvlText w:val=""/>
      <w:lvlJc w:val="left"/>
      <w:pPr>
        <w:ind w:left="574" w:hanging="432"/>
      </w:pPr>
      <w:rPr>
        <w:rFonts w:ascii="Symbol" w:hAnsi="Symbol" w:hint="default"/>
      </w:rPr>
    </w:lvl>
    <w:lvl w:ilvl="1">
      <w:start w:val="1"/>
      <w:numFmt w:val="decimal"/>
      <w:lvlText w:val="%1.%2"/>
      <w:lvlJc w:val="left"/>
      <w:pPr>
        <w:ind w:left="576" w:hanging="576"/>
      </w:pPr>
      <w:rPr>
        <w:rFonts w:cs="Times New Roman"/>
        <w:bCs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004" w:hanging="720"/>
      </w:pPr>
      <w:rPr>
        <w:rFonts w:cs="Times New Roman"/>
        <w:bCs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5E890273"/>
    <w:multiLevelType w:val="hybridMultilevel"/>
    <w:tmpl w:val="D25E211E"/>
    <w:lvl w:ilvl="0" w:tplc="04090001">
      <w:start w:val="2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B877FF"/>
    <w:multiLevelType w:val="multilevel"/>
    <w:tmpl w:val="BE42665A"/>
    <w:lvl w:ilvl="0">
      <w:start w:val="1"/>
      <w:numFmt w:val="bullet"/>
      <w:pStyle w:val="C-Bullet"/>
      <w:lvlText w:val=""/>
      <w:lvlJc w:val="left"/>
      <w:pPr>
        <w:tabs>
          <w:tab w:val="num" w:pos="1080"/>
        </w:tabs>
        <w:ind w:left="1080" w:hanging="360"/>
      </w:pPr>
      <w:rPr>
        <w:rFonts w:ascii="Symbol" w:hAnsi="Symbol" w:hint="default"/>
        <w:sz w:val="24"/>
      </w:rPr>
    </w:lvl>
    <w:lvl w:ilvl="1">
      <w:start w:val="1"/>
      <w:numFmt w:val="bullet"/>
      <w:pStyle w:val="C-BulletIndented"/>
      <w:lvlText w:val=""/>
      <w:lvlJc w:val="left"/>
      <w:pPr>
        <w:tabs>
          <w:tab w:val="num" w:pos="1440"/>
        </w:tabs>
        <w:ind w:left="1440" w:hanging="360"/>
      </w:pPr>
      <w:rPr>
        <w:rFonts w:ascii="Symbol" w:hAnsi="Symbol" w:hint="default"/>
      </w:rPr>
    </w:lvl>
    <w:lvl w:ilvl="2">
      <w:start w:val="1"/>
      <w:numFmt w:val="bullet"/>
      <w:lvlText w:val=""/>
      <w:lvlJc w:val="left"/>
      <w:pPr>
        <w:ind w:left="1080" w:firstLine="0"/>
      </w:pPr>
      <w:rPr>
        <w:rFonts w:ascii="Symbol" w:hAnsi="Symbol" w:hint="default"/>
      </w:rPr>
    </w:lvl>
    <w:lvl w:ilvl="3">
      <w:start w:val="1"/>
      <w:numFmt w:val="bullet"/>
      <w:lvlText w:val=""/>
      <w:lvlJc w:val="left"/>
      <w:pPr>
        <w:ind w:left="1080" w:firstLine="0"/>
      </w:pPr>
      <w:rPr>
        <w:rFonts w:ascii="Symbol" w:hAnsi="Symbol" w:hint="default"/>
      </w:rPr>
    </w:lvl>
    <w:lvl w:ilvl="4">
      <w:start w:val="1"/>
      <w:numFmt w:val="bullet"/>
      <w:lvlText w:val=""/>
      <w:lvlJc w:val="left"/>
      <w:pPr>
        <w:ind w:left="1080" w:firstLine="0"/>
      </w:pPr>
      <w:rPr>
        <w:rFonts w:ascii="Symbol" w:hAnsi="Symbol" w:hint="default"/>
      </w:rPr>
    </w:lvl>
    <w:lvl w:ilvl="5">
      <w:start w:val="1"/>
      <w:numFmt w:val="bullet"/>
      <w:lvlText w:val=""/>
      <w:lvlJc w:val="left"/>
      <w:pPr>
        <w:ind w:left="1080" w:firstLine="0"/>
      </w:pPr>
      <w:rPr>
        <w:rFonts w:ascii="Symbol" w:hAnsi="Symbol" w:hint="default"/>
      </w:rPr>
    </w:lvl>
    <w:lvl w:ilvl="6">
      <w:start w:val="1"/>
      <w:numFmt w:val="bullet"/>
      <w:lvlText w:val=""/>
      <w:lvlJc w:val="left"/>
      <w:pPr>
        <w:ind w:left="1080" w:firstLine="0"/>
      </w:pPr>
      <w:rPr>
        <w:rFonts w:ascii="Symbol" w:hAnsi="Symbol" w:hint="default"/>
      </w:rPr>
    </w:lvl>
    <w:lvl w:ilvl="7">
      <w:start w:val="1"/>
      <w:numFmt w:val="bullet"/>
      <w:lvlText w:val=""/>
      <w:lvlJc w:val="left"/>
      <w:pPr>
        <w:ind w:left="1080" w:firstLine="0"/>
      </w:pPr>
      <w:rPr>
        <w:rFonts w:ascii="Symbol" w:hAnsi="Symbol" w:hint="default"/>
      </w:rPr>
    </w:lvl>
    <w:lvl w:ilvl="8">
      <w:start w:val="1"/>
      <w:numFmt w:val="bullet"/>
      <w:lvlText w:val=""/>
      <w:lvlJc w:val="left"/>
      <w:pPr>
        <w:ind w:left="1080" w:firstLine="0"/>
      </w:pPr>
      <w:rPr>
        <w:rFonts w:ascii="Symbol" w:hAnsi="Symbol" w:hint="default"/>
      </w:rPr>
    </w:lvl>
  </w:abstractNum>
  <w:num w:numId="1">
    <w:abstractNumId w:val="2"/>
  </w:num>
  <w:num w:numId="2">
    <w:abstractNumId w:val="4"/>
  </w:num>
  <w:num w:numId="3">
    <w:abstractNumId w:val="1"/>
  </w:num>
  <w:num w:numId="4">
    <w:abstractNumId w:val="3"/>
  </w:num>
  <w:num w:numId="5">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7"/>
  <w:activeWritingStyle w:appName="MSWord" w:lang="fr-CA" w:vendorID="64" w:dllVersion="6" w:nlCheck="1" w:checkStyle="1"/>
  <w:activeWritingStyle w:appName="MSWord" w:lang="en-US" w:vendorID="64" w:dllVersion="6" w:nlCheck="1" w:checkStyle="1"/>
  <w:activeWritingStyle w:appName="MSWord" w:lang="en-NZ" w:vendorID="64" w:dllVersion="6" w:nlCheck="1" w:checkStyle="1"/>
  <w:activeWritingStyle w:appName="MSWord" w:lang="en-US" w:vendorID="64" w:dllVersion="4096" w:nlCheck="1" w:checkStyle="0"/>
  <w:activeWritingStyle w:appName="MSWord" w:lang="fr-CA" w:vendorID="64" w:dllVersion="4096" w:nlCheck="1" w:checkStyle="0"/>
  <w:activeWritingStyle w:appName="MSWord" w:lang="en-US" w:vendorID="64" w:dllVersion="0" w:nlCheck="1" w:checkStyle="0"/>
  <w:activeWritingStyle w:appName="MSWord" w:lang="en-NZ" w:vendorID="64" w:dllVersion="0" w:nlCheck="1" w:checkStyle="0"/>
  <w:activeWritingStyle w:appName="MSWord" w:lang="fr-CA" w:vendorID="64" w:dllVersion="0" w:nlCheck="1" w:checkStyle="0"/>
  <w:activeWritingStyle w:appName="MSWord" w:lang="en-GB" w:vendorID="64" w:dllVersion="4096" w:nlCheck="1" w:checkStyle="0"/>
  <w:proofState w:spelling="clean" w:grammar="clean"/>
  <w:defaultTabStop w:val="4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SxMDA1tDQ2MjQzNzJV0lEKTi0uzszPAykwrAUAxPNx5iwAAAA="/>
    <w:docVar w:name="EN.InstantFormat" w:val="&lt;ENInstantFormat&gt;&lt;Enabled&gt;1&lt;/Enabled&gt;&lt;ScanUnformatted&gt;1&lt;/ScanUnformatted&gt;&lt;ScanChanges&gt;1&lt;/ScanChanges&gt;&lt;Suspended&gt;0&lt;/Suspended&gt;&lt;/ENInstantFormat&gt;"/>
    <w:docVar w:name="EN.Layout" w:val="&lt;ENLayout&gt;&lt;Style&gt;Neur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9ex5x5shs95ree2ppgp5zxupvpprwze5r5v&quot;&gt;TMG Endnote-Saved-Saved&lt;record-ids&gt;&lt;item&gt;5757&lt;/item&gt;&lt;item&gt;19374&lt;/item&gt;&lt;item&gt;23349&lt;/item&gt;&lt;item&gt;23371&lt;/item&gt;&lt;item&gt;23400&lt;/item&gt;&lt;item&gt;23405&lt;/item&gt;&lt;item&gt;23414&lt;/item&gt;&lt;item&gt;23417&lt;/item&gt;&lt;item&gt;23471&lt;/item&gt;&lt;item&gt;23474&lt;/item&gt;&lt;item&gt;23475&lt;/item&gt;&lt;item&gt;23482&lt;/item&gt;&lt;item&gt;23483&lt;/item&gt;&lt;item&gt;23484&lt;/item&gt;&lt;item&gt;23485&lt;/item&gt;&lt;item&gt;23488&lt;/item&gt;&lt;item&gt;23489&lt;/item&gt;&lt;item&gt;23490&lt;/item&gt;&lt;item&gt;23493&lt;/item&gt;&lt;item&gt;23495&lt;/item&gt;&lt;item&gt;23780&lt;/item&gt;&lt;item&gt;23782&lt;/item&gt;&lt;item&gt;23831&lt;/item&gt;&lt;item&gt;23890&lt;/item&gt;&lt;item&gt;23996&lt;/item&gt;&lt;item&gt;23997&lt;/item&gt;&lt;item&gt;23998&lt;/item&gt;&lt;item&gt;23999&lt;/item&gt;&lt;item&gt;24007&lt;/item&gt;&lt;item&gt;24008&lt;/item&gt;&lt;item&gt;24040&lt;/item&gt;&lt;item&gt;24041&lt;/item&gt;&lt;item&gt;24042&lt;/item&gt;&lt;item&gt;24043&lt;/item&gt;&lt;item&gt;24044&lt;/item&gt;&lt;item&gt;24046&lt;/item&gt;&lt;/record-ids&gt;&lt;/item&gt;&lt;/Libraries&gt;"/>
  </w:docVars>
  <w:rsids>
    <w:rsidRoot w:val="006D0C2B"/>
    <w:rsid w:val="000009CE"/>
    <w:rsid w:val="000011B0"/>
    <w:rsid w:val="0000140D"/>
    <w:rsid w:val="0000156B"/>
    <w:rsid w:val="00001DF3"/>
    <w:rsid w:val="00001F64"/>
    <w:rsid w:val="00003970"/>
    <w:rsid w:val="00005D63"/>
    <w:rsid w:val="00006DA4"/>
    <w:rsid w:val="00007578"/>
    <w:rsid w:val="00010A48"/>
    <w:rsid w:val="0001138F"/>
    <w:rsid w:val="00011EDD"/>
    <w:rsid w:val="0001340F"/>
    <w:rsid w:val="000139F9"/>
    <w:rsid w:val="0001469A"/>
    <w:rsid w:val="00015BDB"/>
    <w:rsid w:val="00017DA4"/>
    <w:rsid w:val="00020585"/>
    <w:rsid w:val="00020F84"/>
    <w:rsid w:val="00021456"/>
    <w:rsid w:val="00021457"/>
    <w:rsid w:val="00022959"/>
    <w:rsid w:val="00022D91"/>
    <w:rsid w:val="000237B4"/>
    <w:rsid w:val="00024C2E"/>
    <w:rsid w:val="000257B5"/>
    <w:rsid w:val="0002700D"/>
    <w:rsid w:val="0003067C"/>
    <w:rsid w:val="00032774"/>
    <w:rsid w:val="00032F4C"/>
    <w:rsid w:val="00033228"/>
    <w:rsid w:val="00036028"/>
    <w:rsid w:val="00036D21"/>
    <w:rsid w:val="0004033F"/>
    <w:rsid w:val="0004167E"/>
    <w:rsid w:val="00041FED"/>
    <w:rsid w:val="00042AE6"/>
    <w:rsid w:val="0004471B"/>
    <w:rsid w:val="00044A63"/>
    <w:rsid w:val="00045170"/>
    <w:rsid w:val="000458B2"/>
    <w:rsid w:val="000463C7"/>
    <w:rsid w:val="00047063"/>
    <w:rsid w:val="00050DDF"/>
    <w:rsid w:val="00052DE9"/>
    <w:rsid w:val="00054194"/>
    <w:rsid w:val="00054970"/>
    <w:rsid w:val="000550FB"/>
    <w:rsid w:val="00055A1D"/>
    <w:rsid w:val="00056ACC"/>
    <w:rsid w:val="000573F5"/>
    <w:rsid w:val="0006085B"/>
    <w:rsid w:val="00061449"/>
    <w:rsid w:val="00061A88"/>
    <w:rsid w:val="00062014"/>
    <w:rsid w:val="00062671"/>
    <w:rsid w:val="0006309C"/>
    <w:rsid w:val="000631AE"/>
    <w:rsid w:val="000639F5"/>
    <w:rsid w:val="00063B56"/>
    <w:rsid w:val="00064738"/>
    <w:rsid w:val="00064E52"/>
    <w:rsid w:val="0006551B"/>
    <w:rsid w:val="00066D4B"/>
    <w:rsid w:val="00067989"/>
    <w:rsid w:val="00070C10"/>
    <w:rsid w:val="00071D51"/>
    <w:rsid w:val="00071D6C"/>
    <w:rsid w:val="00072AF3"/>
    <w:rsid w:val="00073B65"/>
    <w:rsid w:val="0007407B"/>
    <w:rsid w:val="00075893"/>
    <w:rsid w:val="00075A96"/>
    <w:rsid w:val="000766E1"/>
    <w:rsid w:val="00077744"/>
    <w:rsid w:val="000800E7"/>
    <w:rsid w:val="0008060E"/>
    <w:rsid w:val="00080CA1"/>
    <w:rsid w:val="000814D9"/>
    <w:rsid w:val="00081528"/>
    <w:rsid w:val="00081FB0"/>
    <w:rsid w:val="00082EE3"/>
    <w:rsid w:val="00083942"/>
    <w:rsid w:val="00083D3F"/>
    <w:rsid w:val="00085AB4"/>
    <w:rsid w:val="00085D25"/>
    <w:rsid w:val="000870FD"/>
    <w:rsid w:val="00087108"/>
    <w:rsid w:val="000878AA"/>
    <w:rsid w:val="00087D5D"/>
    <w:rsid w:val="0009093B"/>
    <w:rsid w:val="00090F69"/>
    <w:rsid w:val="00092E51"/>
    <w:rsid w:val="000947D0"/>
    <w:rsid w:val="00094830"/>
    <w:rsid w:val="00095347"/>
    <w:rsid w:val="00095E75"/>
    <w:rsid w:val="00095F25"/>
    <w:rsid w:val="00096087"/>
    <w:rsid w:val="000968DA"/>
    <w:rsid w:val="000979F6"/>
    <w:rsid w:val="000A0BD2"/>
    <w:rsid w:val="000A13CB"/>
    <w:rsid w:val="000A4A3F"/>
    <w:rsid w:val="000A4DE2"/>
    <w:rsid w:val="000A4E8F"/>
    <w:rsid w:val="000A595A"/>
    <w:rsid w:val="000A6149"/>
    <w:rsid w:val="000A6D8C"/>
    <w:rsid w:val="000A77A4"/>
    <w:rsid w:val="000B0158"/>
    <w:rsid w:val="000B1D49"/>
    <w:rsid w:val="000B22EE"/>
    <w:rsid w:val="000B3140"/>
    <w:rsid w:val="000B339B"/>
    <w:rsid w:val="000B3445"/>
    <w:rsid w:val="000B3877"/>
    <w:rsid w:val="000B5B20"/>
    <w:rsid w:val="000B668B"/>
    <w:rsid w:val="000B6895"/>
    <w:rsid w:val="000B6D1E"/>
    <w:rsid w:val="000B7DCC"/>
    <w:rsid w:val="000C29CF"/>
    <w:rsid w:val="000C3F79"/>
    <w:rsid w:val="000C57C2"/>
    <w:rsid w:val="000C6527"/>
    <w:rsid w:val="000C7097"/>
    <w:rsid w:val="000D0022"/>
    <w:rsid w:val="000D17B2"/>
    <w:rsid w:val="000D2518"/>
    <w:rsid w:val="000D3DCB"/>
    <w:rsid w:val="000D5061"/>
    <w:rsid w:val="000D5135"/>
    <w:rsid w:val="000D5940"/>
    <w:rsid w:val="000D62FA"/>
    <w:rsid w:val="000D7458"/>
    <w:rsid w:val="000D76FA"/>
    <w:rsid w:val="000D7DCF"/>
    <w:rsid w:val="000E16CA"/>
    <w:rsid w:val="000E1C69"/>
    <w:rsid w:val="000E20D5"/>
    <w:rsid w:val="000E3537"/>
    <w:rsid w:val="000E3C90"/>
    <w:rsid w:val="000E43A0"/>
    <w:rsid w:val="000E46C8"/>
    <w:rsid w:val="000E5E57"/>
    <w:rsid w:val="000E64E3"/>
    <w:rsid w:val="000E78D1"/>
    <w:rsid w:val="000F0316"/>
    <w:rsid w:val="000F0CF2"/>
    <w:rsid w:val="000F1A88"/>
    <w:rsid w:val="000F2B77"/>
    <w:rsid w:val="000F2FF6"/>
    <w:rsid w:val="000F38A0"/>
    <w:rsid w:val="000F4398"/>
    <w:rsid w:val="000F5EED"/>
    <w:rsid w:val="000F64C2"/>
    <w:rsid w:val="000F656B"/>
    <w:rsid w:val="000F703E"/>
    <w:rsid w:val="000F75F7"/>
    <w:rsid w:val="000F7D58"/>
    <w:rsid w:val="00100F96"/>
    <w:rsid w:val="00100FC7"/>
    <w:rsid w:val="00101888"/>
    <w:rsid w:val="0010195D"/>
    <w:rsid w:val="00102126"/>
    <w:rsid w:val="00102158"/>
    <w:rsid w:val="00103774"/>
    <w:rsid w:val="00103E1E"/>
    <w:rsid w:val="00104E4E"/>
    <w:rsid w:val="00104EE4"/>
    <w:rsid w:val="001062D9"/>
    <w:rsid w:val="00106FE6"/>
    <w:rsid w:val="001076AC"/>
    <w:rsid w:val="001105E9"/>
    <w:rsid w:val="00111448"/>
    <w:rsid w:val="0011178C"/>
    <w:rsid w:val="001120EB"/>
    <w:rsid w:val="001136CB"/>
    <w:rsid w:val="00113DF5"/>
    <w:rsid w:val="00113FFB"/>
    <w:rsid w:val="00114990"/>
    <w:rsid w:val="001172E5"/>
    <w:rsid w:val="0011770D"/>
    <w:rsid w:val="00117DAE"/>
    <w:rsid w:val="00122822"/>
    <w:rsid w:val="00123D7E"/>
    <w:rsid w:val="00123D99"/>
    <w:rsid w:val="00125914"/>
    <w:rsid w:val="0012650D"/>
    <w:rsid w:val="0012685D"/>
    <w:rsid w:val="00127B7E"/>
    <w:rsid w:val="00130918"/>
    <w:rsid w:val="0013566A"/>
    <w:rsid w:val="001359E4"/>
    <w:rsid w:val="00135FC7"/>
    <w:rsid w:val="00136D31"/>
    <w:rsid w:val="00137F9F"/>
    <w:rsid w:val="001407CD"/>
    <w:rsid w:val="00140D88"/>
    <w:rsid w:val="00140F7A"/>
    <w:rsid w:val="00141082"/>
    <w:rsid w:val="00142177"/>
    <w:rsid w:val="00142432"/>
    <w:rsid w:val="00144442"/>
    <w:rsid w:val="00145B24"/>
    <w:rsid w:val="00147EDA"/>
    <w:rsid w:val="00150109"/>
    <w:rsid w:val="0015022A"/>
    <w:rsid w:val="00150751"/>
    <w:rsid w:val="00151426"/>
    <w:rsid w:val="001519E4"/>
    <w:rsid w:val="00151B7B"/>
    <w:rsid w:val="00153870"/>
    <w:rsid w:val="00153939"/>
    <w:rsid w:val="00153BA4"/>
    <w:rsid w:val="001545FA"/>
    <w:rsid w:val="001547A3"/>
    <w:rsid w:val="00154CDD"/>
    <w:rsid w:val="00155209"/>
    <w:rsid w:val="001553F3"/>
    <w:rsid w:val="00155A4B"/>
    <w:rsid w:val="00155FB2"/>
    <w:rsid w:val="00156199"/>
    <w:rsid w:val="00156EB0"/>
    <w:rsid w:val="0015755F"/>
    <w:rsid w:val="0016054A"/>
    <w:rsid w:val="001606AC"/>
    <w:rsid w:val="0016150F"/>
    <w:rsid w:val="00161FC6"/>
    <w:rsid w:val="00162274"/>
    <w:rsid w:val="001624A4"/>
    <w:rsid w:val="001629B4"/>
    <w:rsid w:val="00162A61"/>
    <w:rsid w:val="00162F7F"/>
    <w:rsid w:val="0016307C"/>
    <w:rsid w:val="00163321"/>
    <w:rsid w:val="00163E58"/>
    <w:rsid w:val="0016434A"/>
    <w:rsid w:val="00164AFA"/>
    <w:rsid w:val="00164FD0"/>
    <w:rsid w:val="00165774"/>
    <w:rsid w:val="001665CD"/>
    <w:rsid w:val="00166F63"/>
    <w:rsid w:val="00167362"/>
    <w:rsid w:val="00167657"/>
    <w:rsid w:val="0017089E"/>
    <w:rsid w:val="00172025"/>
    <w:rsid w:val="00172436"/>
    <w:rsid w:val="00172C29"/>
    <w:rsid w:val="00172E19"/>
    <w:rsid w:val="001732DD"/>
    <w:rsid w:val="001738D8"/>
    <w:rsid w:val="00173AF6"/>
    <w:rsid w:val="001762ED"/>
    <w:rsid w:val="00176C51"/>
    <w:rsid w:val="00181712"/>
    <w:rsid w:val="00183E41"/>
    <w:rsid w:val="001846D6"/>
    <w:rsid w:val="001848DF"/>
    <w:rsid w:val="00184A48"/>
    <w:rsid w:val="001856ED"/>
    <w:rsid w:val="0018602F"/>
    <w:rsid w:val="001861BE"/>
    <w:rsid w:val="00186544"/>
    <w:rsid w:val="0018671D"/>
    <w:rsid w:val="00186C72"/>
    <w:rsid w:val="0018713A"/>
    <w:rsid w:val="001876BC"/>
    <w:rsid w:val="00187C44"/>
    <w:rsid w:val="001904CA"/>
    <w:rsid w:val="00190F9D"/>
    <w:rsid w:val="00192723"/>
    <w:rsid w:val="00192E0E"/>
    <w:rsid w:val="001934BF"/>
    <w:rsid w:val="00194878"/>
    <w:rsid w:val="00195C12"/>
    <w:rsid w:val="00195E83"/>
    <w:rsid w:val="00195FEF"/>
    <w:rsid w:val="00196978"/>
    <w:rsid w:val="00196B14"/>
    <w:rsid w:val="001970E3"/>
    <w:rsid w:val="001A0F02"/>
    <w:rsid w:val="001A1499"/>
    <w:rsid w:val="001A1937"/>
    <w:rsid w:val="001A378F"/>
    <w:rsid w:val="001A3E5D"/>
    <w:rsid w:val="001A4580"/>
    <w:rsid w:val="001A670F"/>
    <w:rsid w:val="001A6FE2"/>
    <w:rsid w:val="001A7082"/>
    <w:rsid w:val="001A7C1A"/>
    <w:rsid w:val="001B0AC0"/>
    <w:rsid w:val="001B1AE9"/>
    <w:rsid w:val="001B33F8"/>
    <w:rsid w:val="001B5194"/>
    <w:rsid w:val="001B5431"/>
    <w:rsid w:val="001B6256"/>
    <w:rsid w:val="001C07E7"/>
    <w:rsid w:val="001C096A"/>
    <w:rsid w:val="001C0E99"/>
    <w:rsid w:val="001C108A"/>
    <w:rsid w:val="001C1764"/>
    <w:rsid w:val="001C24DD"/>
    <w:rsid w:val="001C26E8"/>
    <w:rsid w:val="001C3113"/>
    <w:rsid w:val="001C5F06"/>
    <w:rsid w:val="001C5F0E"/>
    <w:rsid w:val="001D055D"/>
    <w:rsid w:val="001D0827"/>
    <w:rsid w:val="001D0DCC"/>
    <w:rsid w:val="001D108F"/>
    <w:rsid w:val="001D1869"/>
    <w:rsid w:val="001D1D6E"/>
    <w:rsid w:val="001D34E5"/>
    <w:rsid w:val="001D34FA"/>
    <w:rsid w:val="001D3813"/>
    <w:rsid w:val="001D4438"/>
    <w:rsid w:val="001D4EEA"/>
    <w:rsid w:val="001D5B35"/>
    <w:rsid w:val="001D647B"/>
    <w:rsid w:val="001D6585"/>
    <w:rsid w:val="001D6853"/>
    <w:rsid w:val="001D6AC8"/>
    <w:rsid w:val="001D73CA"/>
    <w:rsid w:val="001D73D7"/>
    <w:rsid w:val="001D74F8"/>
    <w:rsid w:val="001D7B6F"/>
    <w:rsid w:val="001D7F6A"/>
    <w:rsid w:val="001E03A6"/>
    <w:rsid w:val="001E053E"/>
    <w:rsid w:val="001E086A"/>
    <w:rsid w:val="001E1876"/>
    <w:rsid w:val="001E1A65"/>
    <w:rsid w:val="001E1B66"/>
    <w:rsid w:val="001E2A2B"/>
    <w:rsid w:val="001E3B83"/>
    <w:rsid w:val="001E432E"/>
    <w:rsid w:val="001E4D98"/>
    <w:rsid w:val="001E6641"/>
    <w:rsid w:val="001E73C7"/>
    <w:rsid w:val="001E7D84"/>
    <w:rsid w:val="001F0067"/>
    <w:rsid w:val="001F0E46"/>
    <w:rsid w:val="001F175A"/>
    <w:rsid w:val="001F193F"/>
    <w:rsid w:val="001F1AC9"/>
    <w:rsid w:val="001F2057"/>
    <w:rsid w:val="001F291F"/>
    <w:rsid w:val="001F2C42"/>
    <w:rsid w:val="001F3D3A"/>
    <w:rsid w:val="001F6168"/>
    <w:rsid w:val="001F725F"/>
    <w:rsid w:val="001F72E5"/>
    <w:rsid w:val="001F737E"/>
    <w:rsid w:val="00200BCA"/>
    <w:rsid w:val="0020117E"/>
    <w:rsid w:val="002034B7"/>
    <w:rsid w:val="002049AE"/>
    <w:rsid w:val="002051BD"/>
    <w:rsid w:val="00205669"/>
    <w:rsid w:val="00205D03"/>
    <w:rsid w:val="002060F7"/>
    <w:rsid w:val="00206602"/>
    <w:rsid w:val="002066A6"/>
    <w:rsid w:val="00210504"/>
    <w:rsid w:val="00210C29"/>
    <w:rsid w:val="00210D80"/>
    <w:rsid w:val="00210F47"/>
    <w:rsid w:val="002122BB"/>
    <w:rsid w:val="002127F9"/>
    <w:rsid w:val="00212E1F"/>
    <w:rsid w:val="002130AE"/>
    <w:rsid w:val="0021383E"/>
    <w:rsid w:val="0021441B"/>
    <w:rsid w:val="00214658"/>
    <w:rsid w:val="0021497E"/>
    <w:rsid w:val="00214A1A"/>
    <w:rsid w:val="00215E5C"/>
    <w:rsid w:val="0021686A"/>
    <w:rsid w:val="00216D19"/>
    <w:rsid w:val="0021704A"/>
    <w:rsid w:val="00217220"/>
    <w:rsid w:val="0022069F"/>
    <w:rsid w:val="00220BAE"/>
    <w:rsid w:val="00221BD1"/>
    <w:rsid w:val="002220B2"/>
    <w:rsid w:val="0022400A"/>
    <w:rsid w:val="00225490"/>
    <w:rsid w:val="00225ED0"/>
    <w:rsid w:val="0022771C"/>
    <w:rsid w:val="00227EDE"/>
    <w:rsid w:val="00230EE5"/>
    <w:rsid w:val="00232810"/>
    <w:rsid w:val="00232B61"/>
    <w:rsid w:val="00234F94"/>
    <w:rsid w:val="00235FAB"/>
    <w:rsid w:val="0023625A"/>
    <w:rsid w:val="00237404"/>
    <w:rsid w:val="00237A65"/>
    <w:rsid w:val="00240C4F"/>
    <w:rsid w:val="00241851"/>
    <w:rsid w:val="00241DF1"/>
    <w:rsid w:val="002428E9"/>
    <w:rsid w:val="0024319E"/>
    <w:rsid w:val="00243DE2"/>
    <w:rsid w:val="00243EDD"/>
    <w:rsid w:val="00244FA9"/>
    <w:rsid w:val="00246ACC"/>
    <w:rsid w:val="00246B89"/>
    <w:rsid w:val="00247AA4"/>
    <w:rsid w:val="00247B47"/>
    <w:rsid w:val="00250239"/>
    <w:rsid w:val="00250D5F"/>
    <w:rsid w:val="00251036"/>
    <w:rsid w:val="00251DFD"/>
    <w:rsid w:val="00253254"/>
    <w:rsid w:val="002532CE"/>
    <w:rsid w:val="002535FE"/>
    <w:rsid w:val="00253DE7"/>
    <w:rsid w:val="00254273"/>
    <w:rsid w:val="00255353"/>
    <w:rsid w:val="002554E1"/>
    <w:rsid w:val="002561B0"/>
    <w:rsid w:val="00257059"/>
    <w:rsid w:val="00260332"/>
    <w:rsid w:val="002608BF"/>
    <w:rsid w:val="00262618"/>
    <w:rsid w:val="00262AF6"/>
    <w:rsid w:val="00262BC3"/>
    <w:rsid w:val="00263FE0"/>
    <w:rsid w:val="00264357"/>
    <w:rsid w:val="0026565F"/>
    <w:rsid w:val="00265D34"/>
    <w:rsid w:val="0026691E"/>
    <w:rsid w:val="00266BE1"/>
    <w:rsid w:val="00267E4E"/>
    <w:rsid w:val="002705F0"/>
    <w:rsid w:val="002707BB"/>
    <w:rsid w:val="00270A1F"/>
    <w:rsid w:val="00273116"/>
    <w:rsid w:val="002741A1"/>
    <w:rsid w:val="00274C6D"/>
    <w:rsid w:val="00274DBE"/>
    <w:rsid w:val="00275A04"/>
    <w:rsid w:val="0027687F"/>
    <w:rsid w:val="00276893"/>
    <w:rsid w:val="002779ED"/>
    <w:rsid w:val="00280412"/>
    <w:rsid w:val="002808C1"/>
    <w:rsid w:val="00280A10"/>
    <w:rsid w:val="00281AEC"/>
    <w:rsid w:val="002830DA"/>
    <w:rsid w:val="0028377B"/>
    <w:rsid w:val="00283CF9"/>
    <w:rsid w:val="002842CE"/>
    <w:rsid w:val="00284E22"/>
    <w:rsid w:val="00286588"/>
    <w:rsid w:val="00286E3A"/>
    <w:rsid w:val="0028702B"/>
    <w:rsid w:val="0028713E"/>
    <w:rsid w:val="00292E24"/>
    <w:rsid w:val="00292FBB"/>
    <w:rsid w:val="002935E6"/>
    <w:rsid w:val="00293C32"/>
    <w:rsid w:val="002941D2"/>
    <w:rsid w:val="00294206"/>
    <w:rsid w:val="00295904"/>
    <w:rsid w:val="002960EE"/>
    <w:rsid w:val="0029650C"/>
    <w:rsid w:val="00296A7C"/>
    <w:rsid w:val="002A033F"/>
    <w:rsid w:val="002A0798"/>
    <w:rsid w:val="002A13F8"/>
    <w:rsid w:val="002A1B50"/>
    <w:rsid w:val="002A340A"/>
    <w:rsid w:val="002A3514"/>
    <w:rsid w:val="002A3AF9"/>
    <w:rsid w:val="002A3D1D"/>
    <w:rsid w:val="002A3DDF"/>
    <w:rsid w:val="002A40BD"/>
    <w:rsid w:val="002A41E5"/>
    <w:rsid w:val="002A53F7"/>
    <w:rsid w:val="002A577B"/>
    <w:rsid w:val="002A584A"/>
    <w:rsid w:val="002A59B9"/>
    <w:rsid w:val="002A7457"/>
    <w:rsid w:val="002B095D"/>
    <w:rsid w:val="002B415D"/>
    <w:rsid w:val="002B529D"/>
    <w:rsid w:val="002B5C1F"/>
    <w:rsid w:val="002B609A"/>
    <w:rsid w:val="002B6D82"/>
    <w:rsid w:val="002C000A"/>
    <w:rsid w:val="002C00C0"/>
    <w:rsid w:val="002C0D4D"/>
    <w:rsid w:val="002C2108"/>
    <w:rsid w:val="002C3C53"/>
    <w:rsid w:val="002C4339"/>
    <w:rsid w:val="002C4F15"/>
    <w:rsid w:val="002C4FF7"/>
    <w:rsid w:val="002D0DC6"/>
    <w:rsid w:val="002D10E7"/>
    <w:rsid w:val="002D1C9E"/>
    <w:rsid w:val="002D1FEB"/>
    <w:rsid w:val="002D38BF"/>
    <w:rsid w:val="002D391B"/>
    <w:rsid w:val="002D41AD"/>
    <w:rsid w:val="002D56FB"/>
    <w:rsid w:val="002D63E7"/>
    <w:rsid w:val="002D7B74"/>
    <w:rsid w:val="002E07FE"/>
    <w:rsid w:val="002E0965"/>
    <w:rsid w:val="002E0C69"/>
    <w:rsid w:val="002E184E"/>
    <w:rsid w:val="002E35B3"/>
    <w:rsid w:val="002E4474"/>
    <w:rsid w:val="002E44A4"/>
    <w:rsid w:val="002E4728"/>
    <w:rsid w:val="002E5128"/>
    <w:rsid w:val="002E58F1"/>
    <w:rsid w:val="002E62F7"/>
    <w:rsid w:val="002E7072"/>
    <w:rsid w:val="002F0A5E"/>
    <w:rsid w:val="002F1079"/>
    <w:rsid w:val="002F195A"/>
    <w:rsid w:val="002F2045"/>
    <w:rsid w:val="002F2928"/>
    <w:rsid w:val="002F409C"/>
    <w:rsid w:val="002F5436"/>
    <w:rsid w:val="002F562F"/>
    <w:rsid w:val="002F798D"/>
    <w:rsid w:val="002F7D05"/>
    <w:rsid w:val="002F7D35"/>
    <w:rsid w:val="003004C5"/>
    <w:rsid w:val="00302AF7"/>
    <w:rsid w:val="00302E20"/>
    <w:rsid w:val="0030317A"/>
    <w:rsid w:val="0030329B"/>
    <w:rsid w:val="0030415F"/>
    <w:rsid w:val="0030438F"/>
    <w:rsid w:val="00304484"/>
    <w:rsid w:val="0030453A"/>
    <w:rsid w:val="00304E2F"/>
    <w:rsid w:val="00305C16"/>
    <w:rsid w:val="00307CB4"/>
    <w:rsid w:val="003105D1"/>
    <w:rsid w:val="00310F7E"/>
    <w:rsid w:val="003111AC"/>
    <w:rsid w:val="003124CA"/>
    <w:rsid w:val="003126F0"/>
    <w:rsid w:val="003129AB"/>
    <w:rsid w:val="00312D9B"/>
    <w:rsid w:val="0031328D"/>
    <w:rsid w:val="00314911"/>
    <w:rsid w:val="00314A8C"/>
    <w:rsid w:val="00314B3B"/>
    <w:rsid w:val="00314DCA"/>
    <w:rsid w:val="00315369"/>
    <w:rsid w:val="003161B9"/>
    <w:rsid w:val="003166A8"/>
    <w:rsid w:val="00316BD3"/>
    <w:rsid w:val="00316CBE"/>
    <w:rsid w:val="00317609"/>
    <w:rsid w:val="00320BAC"/>
    <w:rsid w:val="00322CB1"/>
    <w:rsid w:val="00323331"/>
    <w:rsid w:val="00323398"/>
    <w:rsid w:val="003236A2"/>
    <w:rsid w:val="00323A1D"/>
    <w:rsid w:val="00323D59"/>
    <w:rsid w:val="0032498D"/>
    <w:rsid w:val="00325101"/>
    <w:rsid w:val="00325B7B"/>
    <w:rsid w:val="00325ED3"/>
    <w:rsid w:val="00326472"/>
    <w:rsid w:val="0032732C"/>
    <w:rsid w:val="00327E87"/>
    <w:rsid w:val="0033011B"/>
    <w:rsid w:val="003319DF"/>
    <w:rsid w:val="0033201C"/>
    <w:rsid w:val="003322DA"/>
    <w:rsid w:val="003322FB"/>
    <w:rsid w:val="003329FF"/>
    <w:rsid w:val="00332DA4"/>
    <w:rsid w:val="00333CFF"/>
    <w:rsid w:val="003359A3"/>
    <w:rsid w:val="00335CE2"/>
    <w:rsid w:val="00336467"/>
    <w:rsid w:val="00336A34"/>
    <w:rsid w:val="00337DF9"/>
    <w:rsid w:val="003416A9"/>
    <w:rsid w:val="003417EB"/>
    <w:rsid w:val="003426F7"/>
    <w:rsid w:val="00342E44"/>
    <w:rsid w:val="00343171"/>
    <w:rsid w:val="00343E0C"/>
    <w:rsid w:val="00343EF4"/>
    <w:rsid w:val="0034448E"/>
    <w:rsid w:val="0034508B"/>
    <w:rsid w:val="003453D6"/>
    <w:rsid w:val="003454EA"/>
    <w:rsid w:val="0034596E"/>
    <w:rsid w:val="00346474"/>
    <w:rsid w:val="00346760"/>
    <w:rsid w:val="00346D7C"/>
    <w:rsid w:val="0034767F"/>
    <w:rsid w:val="0035013F"/>
    <w:rsid w:val="00350513"/>
    <w:rsid w:val="00350F6F"/>
    <w:rsid w:val="003529E8"/>
    <w:rsid w:val="003536A4"/>
    <w:rsid w:val="00353EF5"/>
    <w:rsid w:val="003545FD"/>
    <w:rsid w:val="00354710"/>
    <w:rsid w:val="003549FC"/>
    <w:rsid w:val="003557D9"/>
    <w:rsid w:val="003565C1"/>
    <w:rsid w:val="00356673"/>
    <w:rsid w:val="003571F9"/>
    <w:rsid w:val="00357805"/>
    <w:rsid w:val="00360EDC"/>
    <w:rsid w:val="0036141D"/>
    <w:rsid w:val="00362346"/>
    <w:rsid w:val="003632DD"/>
    <w:rsid w:val="00364874"/>
    <w:rsid w:val="0036555E"/>
    <w:rsid w:val="00367104"/>
    <w:rsid w:val="00367510"/>
    <w:rsid w:val="003709C8"/>
    <w:rsid w:val="00370B8E"/>
    <w:rsid w:val="00370E9B"/>
    <w:rsid w:val="003710AB"/>
    <w:rsid w:val="00371B30"/>
    <w:rsid w:val="00372876"/>
    <w:rsid w:val="0037293F"/>
    <w:rsid w:val="00372C86"/>
    <w:rsid w:val="003738E4"/>
    <w:rsid w:val="00373CE3"/>
    <w:rsid w:val="003753F1"/>
    <w:rsid w:val="00376655"/>
    <w:rsid w:val="00377A77"/>
    <w:rsid w:val="003801DC"/>
    <w:rsid w:val="003813EC"/>
    <w:rsid w:val="003823AF"/>
    <w:rsid w:val="003829CF"/>
    <w:rsid w:val="0038339E"/>
    <w:rsid w:val="00385EA1"/>
    <w:rsid w:val="0038627D"/>
    <w:rsid w:val="0038745B"/>
    <w:rsid w:val="003906D4"/>
    <w:rsid w:val="00390B57"/>
    <w:rsid w:val="00391A42"/>
    <w:rsid w:val="0039293E"/>
    <w:rsid w:val="00392EDB"/>
    <w:rsid w:val="0039461F"/>
    <w:rsid w:val="00394955"/>
    <w:rsid w:val="0039758A"/>
    <w:rsid w:val="0039797C"/>
    <w:rsid w:val="003A04CD"/>
    <w:rsid w:val="003A0975"/>
    <w:rsid w:val="003A0A81"/>
    <w:rsid w:val="003A0C09"/>
    <w:rsid w:val="003A299A"/>
    <w:rsid w:val="003A429A"/>
    <w:rsid w:val="003A57B8"/>
    <w:rsid w:val="003B116F"/>
    <w:rsid w:val="003B25AE"/>
    <w:rsid w:val="003B2FE9"/>
    <w:rsid w:val="003B317B"/>
    <w:rsid w:val="003B34A9"/>
    <w:rsid w:val="003B3629"/>
    <w:rsid w:val="003B491D"/>
    <w:rsid w:val="003B5442"/>
    <w:rsid w:val="003B6505"/>
    <w:rsid w:val="003B6603"/>
    <w:rsid w:val="003B7029"/>
    <w:rsid w:val="003C028D"/>
    <w:rsid w:val="003C2C3B"/>
    <w:rsid w:val="003C4B3E"/>
    <w:rsid w:val="003C4F72"/>
    <w:rsid w:val="003C544C"/>
    <w:rsid w:val="003C5858"/>
    <w:rsid w:val="003C5D4F"/>
    <w:rsid w:val="003C665D"/>
    <w:rsid w:val="003C6B5A"/>
    <w:rsid w:val="003C6F61"/>
    <w:rsid w:val="003C76C3"/>
    <w:rsid w:val="003C7AE1"/>
    <w:rsid w:val="003D04B4"/>
    <w:rsid w:val="003D06AB"/>
    <w:rsid w:val="003D16F9"/>
    <w:rsid w:val="003D238F"/>
    <w:rsid w:val="003D25E7"/>
    <w:rsid w:val="003D32ED"/>
    <w:rsid w:val="003D349E"/>
    <w:rsid w:val="003D4346"/>
    <w:rsid w:val="003D6384"/>
    <w:rsid w:val="003D66F8"/>
    <w:rsid w:val="003D6BBC"/>
    <w:rsid w:val="003D7036"/>
    <w:rsid w:val="003E0946"/>
    <w:rsid w:val="003E0993"/>
    <w:rsid w:val="003E09C2"/>
    <w:rsid w:val="003E0B23"/>
    <w:rsid w:val="003E0CF4"/>
    <w:rsid w:val="003E15EC"/>
    <w:rsid w:val="003E1A85"/>
    <w:rsid w:val="003E1BF1"/>
    <w:rsid w:val="003E1DF9"/>
    <w:rsid w:val="003E3E51"/>
    <w:rsid w:val="003E3E62"/>
    <w:rsid w:val="003E46E8"/>
    <w:rsid w:val="003E5707"/>
    <w:rsid w:val="003E5F48"/>
    <w:rsid w:val="003E6221"/>
    <w:rsid w:val="003E6663"/>
    <w:rsid w:val="003E76B2"/>
    <w:rsid w:val="003F167A"/>
    <w:rsid w:val="003F18A3"/>
    <w:rsid w:val="003F2266"/>
    <w:rsid w:val="003F2C92"/>
    <w:rsid w:val="003F2F5D"/>
    <w:rsid w:val="003F30D1"/>
    <w:rsid w:val="003F3140"/>
    <w:rsid w:val="003F380E"/>
    <w:rsid w:val="003F3B2E"/>
    <w:rsid w:val="003F421A"/>
    <w:rsid w:val="003F4902"/>
    <w:rsid w:val="003F4CBF"/>
    <w:rsid w:val="003F4CE8"/>
    <w:rsid w:val="003F522A"/>
    <w:rsid w:val="003F715F"/>
    <w:rsid w:val="003F74A1"/>
    <w:rsid w:val="003F7592"/>
    <w:rsid w:val="003F7A33"/>
    <w:rsid w:val="003F7ECA"/>
    <w:rsid w:val="004008B2"/>
    <w:rsid w:val="00401EB0"/>
    <w:rsid w:val="00402962"/>
    <w:rsid w:val="00404A02"/>
    <w:rsid w:val="00404A47"/>
    <w:rsid w:val="00404F1C"/>
    <w:rsid w:val="00406E8F"/>
    <w:rsid w:val="0040793A"/>
    <w:rsid w:val="00407BCA"/>
    <w:rsid w:val="00411634"/>
    <w:rsid w:val="00411DD9"/>
    <w:rsid w:val="00412483"/>
    <w:rsid w:val="00412919"/>
    <w:rsid w:val="004129BA"/>
    <w:rsid w:val="004130C3"/>
    <w:rsid w:val="00414668"/>
    <w:rsid w:val="0041481D"/>
    <w:rsid w:val="00415E11"/>
    <w:rsid w:val="00415FEF"/>
    <w:rsid w:val="00416E28"/>
    <w:rsid w:val="004173A8"/>
    <w:rsid w:val="00417F66"/>
    <w:rsid w:val="00420208"/>
    <w:rsid w:val="004209FC"/>
    <w:rsid w:val="00421230"/>
    <w:rsid w:val="00422910"/>
    <w:rsid w:val="00422D0F"/>
    <w:rsid w:val="00424BA8"/>
    <w:rsid w:val="004251E5"/>
    <w:rsid w:val="00425687"/>
    <w:rsid w:val="004259A7"/>
    <w:rsid w:val="0042623B"/>
    <w:rsid w:val="0042659E"/>
    <w:rsid w:val="00426C1D"/>
    <w:rsid w:val="00427419"/>
    <w:rsid w:val="00430D04"/>
    <w:rsid w:val="00431004"/>
    <w:rsid w:val="004316F6"/>
    <w:rsid w:val="004319C7"/>
    <w:rsid w:val="00432251"/>
    <w:rsid w:val="004324AB"/>
    <w:rsid w:val="004335BF"/>
    <w:rsid w:val="004338C1"/>
    <w:rsid w:val="00435542"/>
    <w:rsid w:val="0043585C"/>
    <w:rsid w:val="004375D5"/>
    <w:rsid w:val="00440442"/>
    <w:rsid w:val="00441A4F"/>
    <w:rsid w:val="00442D2D"/>
    <w:rsid w:val="00442F6D"/>
    <w:rsid w:val="00443111"/>
    <w:rsid w:val="00444230"/>
    <w:rsid w:val="00444487"/>
    <w:rsid w:val="004444D6"/>
    <w:rsid w:val="00444D36"/>
    <w:rsid w:val="00444F55"/>
    <w:rsid w:val="004450BA"/>
    <w:rsid w:val="0044599C"/>
    <w:rsid w:val="00446521"/>
    <w:rsid w:val="0044686D"/>
    <w:rsid w:val="00446D17"/>
    <w:rsid w:val="00450358"/>
    <w:rsid w:val="00450589"/>
    <w:rsid w:val="004505F6"/>
    <w:rsid w:val="004514BF"/>
    <w:rsid w:val="00451672"/>
    <w:rsid w:val="0045435B"/>
    <w:rsid w:val="00454373"/>
    <w:rsid w:val="00455B6F"/>
    <w:rsid w:val="0045616A"/>
    <w:rsid w:val="0045647F"/>
    <w:rsid w:val="00456B43"/>
    <w:rsid w:val="00456F9F"/>
    <w:rsid w:val="0045718D"/>
    <w:rsid w:val="004600DE"/>
    <w:rsid w:val="00460ECA"/>
    <w:rsid w:val="00460F7F"/>
    <w:rsid w:val="0046127C"/>
    <w:rsid w:val="0046252C"/>
    <w:rsid w:val="004631A5"/>
    <w:rsid w:val="00463712"/>
    <w:rsid w:val="004639E7"/>
    <w:rsid w:val="00463DBA"/>
    <w:rsid w:val="004650BA"/>
    <w:rsid w:val="0046557E"/>
    <w:rsid w:val="00466488"/>
    <w:rsid w:val="00467EC6"/>
    <w:rsid w:val="0047058B"/>
    <w:rsid w:val="004728D8"/>
    <w:rsid w:val="004734A7"/>
    <w:rsid w:val="004740A8"/>
    <w:rsid w:val="004742A1"/>
    <w:rsid w:val="004743CB"/>
    <w:rsid w:val="00474736"/>
    <w:rsid w:val="00474BB4"/>
    <w:rsid w:val="00474F9C"/>
    <w:rsid w:val="004752A9"/>
    <w:rsid w:val="00475A01"/>
    <w:rsid w:val="00476421"/>
    <w:rsid w:val="004768AA"/>
    <w:rsid w:val="004771EF"/>
    <w:rsid w:val="00480B8E"/>
    <w:rsid w:val="0048100C"/>
    <w:rsid w:val="00481B0D"/>
    <w:rsid w:val="00482223"/>
    <w:rsid w:val="00482544"/>
    <w:rsid w:val="00483085"/>
    <w:rsid w:val="004844AB"/>
    <w:rsid w:val="00484810"/>
    <w:rsid w:val="00484890"/>
    <w:rsid w:val="00484F40"/>
    <w:rsid w:val="0048609A"/>
    <w:rsid w:val="00487189"/>
    <w:rsid w:val="0048719C"/>
    <w:rsid w:val="00490B81"/>
    <w:rsid w:val="00490C11"/>
    <w:rsid w:val="00491863"/>
    <w:rsid w:val="0049195D"/>
    <w:rsid w:val="00491DCC"/>
    <w:rsid w:val="00491FAB"/>
    <w:rsid w:val="004925AF"/>
    <w:rsid w:val="004938AF"/>
    <w:rsid w:val="00493909"/>
    <w:rsid w:val="00493965"/>
    <w:rsid w:val="00494DF3"/>
    <w:rsid w:val="004958B4"/>
    <w:rsid w:val="0049609B"/>
    <w:rsid w:val="004962B9"/>
    <w:rsid w:val="004969FB"/>
    <w:rsid w:val="00496E50"/>
    <w:rsid w:val="00497EED"/>
    <w:rsid w:val="004A004B"/>
    <w:rsid w:val="004A12FA"/>
    <w:rsid w:val="004A31EB"/>
    <w:rsid w:val="004A3790"/>
    <w:rsid w:val="004A39FA"/>
    <w:rsid w:val="004A46B1"/>
    <w:rsid w:val="004A4FDD"/>
    <w:rsid w:val="004A522B"/>
    <w:rsid w:val="004A5785"/>
    <w:rsid w:val="004B2A6D"/>
    <w:rsid w:val="004B36A2"/>
    <w:rsid w:val="004B49C6"/>
    <w:rsid w:val="004B56D3"/>
    <w:rsid w:val="004C022D"/>
    <w:rsid w:val="004C0EB4"/>
    <w:rsid w:val="004C1040"/>
    <w:rsid w:val="004C15E5"/>
    <w:rsid w:val="004C2851"/>
    <w:rsid w:val="004C3A6D"/>
    <w:rsid w:val="004C4293"/>
    <w:rsid w:val="004C4CE0"/>
    <w:rsid w:val="004C58A3"/>
    <w:rsid w:val="004C5A80"/>
    <w:rsid w:val="004C5B0C"/>
    <w:rsid w:val="004C6029"/>
    <w:rsid w:val="004C6DA6"/>
    <w:rsid w:val="004C743F"/>
    <w:rsid w:val="004D0D33"/>
    <w:rsid w:val="004D13D3"/>
    <w:rsid w:val="004D14F6"/>
    <w:rsid w:val="004D1683"/>
    <w:rsid w:val="004D2578"/>
    <w:rsid w:val="004D3904"/>
    <w:rsid w:val="004D50B2"/>
    <w:rsid w:val="004D5DBF"/>
    <w:rsid w:val="004D605D"/>
    <w:rsid w:val="004D691D"/>
    <w:rsid w:val="004D7174"/>
    <w:rsid w:val="004D7319"/>
    <w:rsid w:val="004D73CF"/>
    <w:rsid w:val="004E033E"/>
    <w:rsid w:val="004E091D"/>
    <w:rsid w:val="004E1C95"/>
    <w:rsid w:val="004E2DDE"/>
    <w:rsid w:val="004E2E8A"/>
    <w:rsid w:val="004E30D0"/>
    <w:rsid w:val="004E3BD6"/>
    <w:rsid w:val="004E4569"/>
    <w:rsid w:val="004E4FFE"/>
    <w:rsid w:val="004E5368"/>
    <w:rsid w:val="004E5E0D"/>
    <w:rsid w:val="004E6C24"/>
    <w:rsid w:val="004F0DD7"/>
    <w:rsid w:val="004F1EE0"/>
    <w:rsid w:val="004F3F2A"/>
    <w:rsid w:val="004F515E"/>
    <w:rsid w:val="004F5311"/>
    <w:rsid w:val="004F5F10"/>
    <w:rsid w:val="004F623B"/>
    <w:rsid w:val="004F6ABD"/>
    <w:rsid w:val="004F786D"/>
    <w:rsid w:val="00500764"/>
    <w:rsid w:val="00501B92"/>
    <w:rsid w:val="00502363"/>
    <w:rsid w:val="00502AFA"/>
    <w:rsid w:val="0050347D"/>
    <w:rsid w:val="00503D5A"/>
    <w:rsid w:val="00504101"/>
    <w:rsid w:val="00506C9C"/>
    <w:rsid w:val="00507D74"/>
    <w:rsid w:val="00510240"/>
    <w:rsid w:val="00510871"/>
    <w:rsid w:val="005111E4"/>
    <w:rsid w:val="00512009"/>
    <w:rsid w:val="00512082"/>
    <w:rsid w:val="00512A1C"/>
    <w:rsid w:val="00512F81"/>
    <w:rsid w:val="0051310D"/>
    <w:rsid w:val="0051318D"/>
    <w:rsid w:val="00513297"/>
    <w:rsid w:val="005132DB"/>
    <w:rsid w:val="005135C5"/>
    <w:rsid w:val="00514C1B"/>
    <w:rsid w:val="005153FE"/>
    <w:rsid w:val="00515607"/>
    <w:rsid w:val="00516317"/>
    <w:rsid w:val="005178FE"/>
    <w:rsid w:val="005205AE"/>
    <w:rsid w:val="00522464"/>
    <w:rsid w:val="005242C3"/>
    <w:rsid w:val="005250A7"/>
    <w:rsid w:val="005252B5"/>
    <w:rsid w:val="00526ABE"/>
    <w:rsid w:val="005303AF"/>
    <w:rsid w:val="005303D7"/>
    <w:rsid w:val="005305C7"/>
    <w:rsid w:val="00530C6A"/>
    <w:rsid w:val="0053148F"/>
    <w:rsid w:val="00531626"/>
    <w:rsid w:val="00533DFC"/>
    <w:rsid w:val="00534370"/>
    <w:rsid w:val="00534864"/>
    <w:rsid w:val="00534A99"/>
    <w:rsid w:val="00534FB1"/>
    <w:rsid w:val="005355CA"/>
    <w:rsid w:val="00535FAC"/>
    <w:rsid w:val="00540076"/>
    <w:rsid w:val="005405B4"/>
    <w:rsid w:val="00542598"/>
    <w:rsid w:val="005433B0"/>
    <w:rsid w:val="005433F8"/>
    <w:rsid w:val="00543438"/>
    <w:rsid w:val="00544D1E"/>
    <w:rsid w:val="00544D89"/>
    <w:rsid w:val="00544DF5"/>
    <w:rsid w:val="005457AF"/>
    <w:rsid w:val="0054632B"/>
    <w:rsid w:val="0054751F"/>
    <w:rsid w:val="00550B3E"/>
    <w:rsid w:val="005543BD"/>
    <w:rsid w:val="005548EE"/>
    <w:rsid w:val="00554961"/>
    <w:rsid w:val="00554ED3"/>
    <w:rsid w:val="00556810"/>
    <w:rsid w:val="00556DEC"/>
    <w:rsid w:val="00557217"/>
    <w:rsid w:val="005572F6"/>
    <w:rsid w:val="00560019"/>
    <w:rsid w:val="005600BA"/>
    <w:rsid w:val="00561186"/>
    <w:rsid w:val="00561E21"/>
    <w:rsid w:val="00561FC4"/>
    <w:rsid w:val="0056229E"/>
    <w:rsid w:val="005629BD"/>
    <w:rsid w:val="00562D21"/>
    <w:rsid w:val="005643E5"/>
    <w:rsid w:val="005644B1"/>
    <w:rsid w:val="005651C7"/>
    <w:rsid w:val="00565525"/>
    <w:rsid w:val="00565836"/>
    <w:rsid w:val="00565E9C"/>
    <w:rsid w:val="00567069"/>
    <w:rsid w:val="005671D7"/>
    <w:rsid w:val="00570A7D"/>
    <w:rsid w:val="00570EC4"/>
    <w:rsid w:val="005716CE"/>
    <w:rsid w:val="00571BEE"/>
    <w:rsid w:val="00571F0A"/>
    <w:rsid w:val="00572EC1"/>
    <w:rsid w:val="00573ABB"/>
    <w:rsid w:val="00574483"/>
    <w:rsid w:val="00574691"/>
    <w:rsid w:val="00575685"/>
    <w:rsid w:val="005757BD"/>
    <w:rsid w:val="0057645D"/>
    <w:rsid w:val="005766C8"/>
    <w:rsid w:val="00576AF6"/>
    <w:rsid w:val="00577724"/>
    <w:rsid w:val="00577AE4"/>
    <w:rsid w:val="00577C75"/>
    <w:rsid w:val="00577DBF"/>
    <w:rsid w:val="00580070"/>
    <w:rsid w:val="005802C9"/>
    <w:rsid w:val="0058097D"/>
    <w:rsid w:val="0058137A"/>
    <w:rsid w:val="00581E94"/>
    <w:rsid w:val="00583A31"/>
    <w:rsid w:val="00584D5D"/>
    <w:rsid w:val="00585159"/>
    <w:rsid w:val="00585811"/>
    <w:rsid w:val="00586400"/>
    <w:rsid w:val="00586F3E"/>
    <w:rsid w:val="005876B2"/>
    <w:rsid w:val="00587C40"/>
    <w:rsid w:val="0059147C"/>
    <w:rsid w:val="00592981"/>
    <w:rsid w:val="00592DA5"/>
    <w:rsid w:val="00593192"/>
    <w:rsid w:val="0059374E"/>
    <w:rsid w:val="005956CC"/>
    <w:rsid w:val="005957DD"/>
    <w:rsid w:val="00595D4C"/>
    <w:rsid w:val="00596DA6"/>
    <w:rsid w:val="0059781B"/>
    <w:rsid w:val="00597D4E"/>
    <w:rsid w:val="005A024E"/>
    <w:rsid w:val="005A18B1"/>
    <w:rsid w:val="005A1F5B"/>
    <w:rsid w:val="005A29A5"/>
    <w:rsid w:val="005A3723"/>
    <w:rsid w:val="005A388B"/>
    <w:rsid w:val="005A5DD5"/>
    <w:rsid w:val="005A5E60"/>
    <w:rsid w:val="005A6419"/>
    <w:rsid w:val="005A67EB"/>
    <w:rsid w:val="005B0C1D"/>
    <w:rsid w:val="005B1698"/>
    <w:rsid w:val="005B19A0"/>
    <w:rsid w:val="005B1FEE"/>
    <w:rsid w:val="005B25EF"/>
    <w:rsid w:val="005B3534"/>
    <w:rsid w:val="005B6721"/>
    <w:rsid w:val="005C20BD"/>
    <w:rsid w:val="005C2389"/>
    <w:rsid w:val="005C2A44"/>
    <w:rsid w:val="005C2F1E"/>
    <w:rsid w:val="005C4368"/>
    <w:rsid w:val="005C47D8"/>
    <w:rsid w:val="005C549E"/>
    <w:rsid w:val="005C6FD1"/>
    <w:rsid w:val="005D0DF2"/>
    <w:rsid w:val="005D14C8"/>
    <w:rsid w:val="005D22C6"/>
    <w:rsid w:val="005D2619"/>
    <w:rsid w:val="005D2815"/>
    <w:rsid w:val="005D34FB"/>
    <w:rsid w:val="005D3993"/>
    <w:rsid w:val="005D3CA6"/>
    <w:rsid w:val="005D4228"/>
    <w:rsid w:val="005D4C6C"/>
    <w:rsid w:val="005D5941"/>
    <w:rsid w:val="005D6708"/>
    <w:rsid w:val="005D6BE3"/>
    <w:rsid w:val="005D7F88"/>
    <w:rsid w:val="005E01B4"/>
    <w:rsid w:val="005E0BAB"/>
    <w:rsid w:val="005E1ECE"/>
    <w:rsid w:val="005E4DB7"/>
    <w:rsid w:val="005E55D6"/>
    <w:rsid w:val="005E5705"/>
    <w:rsid w:val="005F024B"/>
    <w:rsid w:val="005F1B86"/>
    <w:rsid w:val="005F32C0"/>
    <w:rsid w:val="005F4047"/>
    <w:rsid w:val="005F49CC"/>
    <w:rsid w:val="005F4CBC"/>
    <w:rsid w:val="005F5F2C"/>
    <w:rsid w:val="005F695A"/>
    <w:rsid w:val="005F71B2"/>
    <w:rsid w:val="00600ADB"/>
    <w:rsid w:val="00600C0A"/>
    <w:rsid w:val="00604240"/>
    <w:rsid w:val="0060475C"/>
    <w:rsid w:val="0060536E"/>
    <w:rsid w:val="00605F10"/>
    <w:rsid w:val="006065E6"/>
    <w:rsid w:val="00610A99"/>
    <w:rsid w:val="00610ACB"/>
    <w:rsid w:val="0061182F"/>
    <w:rsid w:val="00612690"/>
    <w:rsid w:val="00613AB0"/>
    <w:rsid w:val="0061490E"/>
    <w:rsid w:val="00615002"/>
    <w:rsid w:val="00615133"/>
    <w:rsid w:val="0061514C"/>
    <w:rsid w:val="00615EE8"/>
    <w:rsid w:val="006163A8"/>
    <w:rsid w:val="00617EB4"/>
    <w:rsid w:val="0062052C"/>
    <w:rsid w:val="0062084F"/>
    <w:rsid w:val="00620C36"/>
    <w:rsid w:val="006210C3"/>
    <w:rsid w:val="0062122D"/>
    <w:rsid w:val="006213F9"/>
    <w:rsid w:val="0062168D"/>
    <w:rsid w:val="00621E6B"/>
    <w:rsid w:val="006249A0"/>
    <w:rsid w:val="00624EA2"/>
    <w:rsid w:val="00625554"/>
    <w:rsid w:val="00626458"/>
    <w:rsid w:val="006265C1"/>
    <w:rsid w:val="00626E6A"/>
    <w:rsid w:val="006271D9"/>
    <w:rsid w:val="006302FE"/>
    <w:rsid w:val="00632B4A"/>
    <w:rsid w:val="006339C9"/>
    <w:rsid w:val="006345CE"/>
    <w:rsid w:val="006345DD"/>
    <w:rsid w:val="00636948"/>
    <w:rsid w:val="006369D1"/>
    <w:rsid w:val="00641009"/>
    <w:rsid w:val="00641D9C"/>
    <w:rsid w:val="0064254D"/>
    <w:rsid w:val="0064365F"/>
    <w:rsid w:val="00645C5E"/>
    <w:rsid w:val="00650256"/>
    <w:rsid w:val="00651F6C"/>
    <w:rsid w:val="006521F9"/>
    <w:rsid w:val="0065221E"/>
    <w:rsid w:val="006527E1"/>
    <w:rsid w:val="0065297B"/>
    <w:rsid w:val="006531FA"/>
    <w:rsid w:val="00653C4C"/>
    <w:rsid w:val="006546BB"/>
    <w:rsid w:val="006554C1"/>
    <w:rsid w:val="006556C3"/>
    <w:rsid w:val="00655D38"/>
    <w:rsid w:val="00657AB5"/>
    <w:rsid w:val="00657B11"/>
    <w:rsid w:val="00660704"/>
    <w:rsid w:val="00660C0E"/>
    <w:rsid w:val="00660D36"/>
    <w:rsid w:val="006613FB"/>
    <w:rsid w:val="0066208C"/>
    <w:rsid w:val="0066412B"/>
    <w:rsid w:val="00664762"/>
    <w:rsid w:val="006647E8"/>
    <w:rsid w:val="00664911"/>
    <w:rsid w:val="0066646E"/>
    <w:rsid w:val="006675D4"/>
    <w:rsid w:val="006678E3"/>
    <w:rsid w:val="00667DBE"/>
    <w:rsid w:val="00670568"/>
    <w:rsid w:val="006710B1"/>
    <w:rsid w:val="006737CA"/>
    <w:rsid w:val="006740E5"/>
    <w:rsid w:val="006741AE"/>
    <w:rsid w:val="006744DE"/>
    <w:rsid w:val="00674CC1"/>
    <w:rsid w:val="0067542F"/>
    <w:rsid w:val="00675A57"/>
    <w:rsid w:val="00675D93"/>
    <w:rsid w:val="0067673D"/>
    <w:rsid w:val="00676815"/>
    <w:rsid w:val="00676AE8"/>
    <w:rsid w:val="00680443"/>
    <w:rsid w:val="00680B5F"/>
    <w:rsid w:val="00681083"/>
    <w:rsid w:val="0068119F"/>
    <w:rsid w:val="00684071"/>
    <w:rsid w:val="006849BD"/>
    <w:rsid w:val="006850F8"/>
    <w:rsid w:val="006864FC"/>
    <w:rsid w:val="00686CD2"/>
    <w:rsid w:val="00686E36"/>
    <w:rsid w:val="00692737"/>
    <w:rsid w:val="006931E6"/>
    <w:rsid w:val="00693F9B"/>
    <w:rsid w:val="0069439B"/>
    <w:rsid w:val="006943AC"/>
    <w:rsid w:val="00694AED"/>
    <w:rsid w:val="00694B44"/>
    <w:rsid w:val="00695986"/>
    <w:rsid w:val="00695BA6"/>
    <w:rsid w:val="00695DE0"/>
    <w:rsid w:val="006978BA"/>
    <w:rsid w:val="0069796F"/>
    <w:rsid w:val="00697C47"/>
    <w:rsid w:val="006A0CA4"/>
    <w:rsid w:val="006A0D2D"/>
    <w:rsid w:val="006A2BF5"/>
    <w:rsid w:val="006A5709"/>
    <w:rsid w:val="006A5EF3"/>
    <w:rsid w:val="006A71FC"/>
    <w:rsid w:val="006A7D88"/>
    <w:rsid w:val="006B0323"/>
    <w:rsid w:val="006B060A"/>
    <w:rsid w:val="006B090D"/>
    <w:rsid w:val="006B1654"/>
    <w:rsid w:val="006B2E6D"/>
    <w:rsid w:val="006B33D6"/>
    <w:rsid w:val="006B3623"/>
    <w:rsid w:val="006B4557"/>
    <w:rsid w:val="006B62A0"/>
    <w:rsid w:val="006B660C"/>
    <w:rsid w:val="006B6A0F"/>
    <w:rsid w:val="006B6C3E"/>
    <w:rsid w:val="006B6DE7"/>
    <w:rsid w:val="006B6F75"/>
    <w:rsid w:val="006B6FC9"/>
    <w:rsid w:val="006C07DF"/>
    <w:rsid w:val="006C131D"/>
    <w:rsid w:val="006C1EB3"/>
    <w:rsid w:val="006C2468"/>
    <w:rsid w:val="006C24A4"/>
    <w:rsid w:val="006C288D"/>
    <w:rsid w:val="006C473A"/>
    <w:rsid w:val="006C5AB9"/>
    <w:rsid w:val="006C5BC6"/>
    <w:rsid w:val="006C5F8C"/>
    <w:rsid w:val="006C7DD2"/>
    <w:rsid w:val="006C7F81"/>
    <w:rsid w:val="006D0C2B"/>
    <w:rsid w:val="006D0C3B"/>
    <w:rsid w:val="006D2240"/>
    <w:rsid w:val="006D28F9"/>
    <w:rsid w:val="006D2B86"/>
    <w:rsid w:val="006D38AB"/>
    <w:rsid w:val="006D6856"/>
    <w:rsid w:val="006D6E11"/>
    <w:rsid w:val="006D77DC"/>
    <w:rsid w:val="006D784C"/>
    <w:rsid w:val="006D7CFF"/>
    <w:rsid w:val="006D7E29"/>
    <w:rsid w:val="006E0819"/>
    <w:rsid w:val="006E2668"/>
    <w:rsid w:val="006E288F"/>
    <w:rsid w:val="006E3D8D"/>
    <w:rsid w:val="006E4AA6"/>
    <w:rsid w:val="006E5541"/>
    <w:rsid w:val="006E5B19"/>
    <w:rsid w:val="006E5DE2"/>
    <w:rsid w:val="006E62F5"/>
    <w:rsid w:val="006E75B2"/>
    <w:rsid w:val="006E79C0"/>
    <w:rsid w:val="006E7AD3"/>
    <w:rsid w:val="006E7C44"/>
    <w:rsid w:val="006F069B"/>
    <w:rsid w:val="006F133F"/>
    <w:rsid w:val="006F13BD"/>
    <w:rsid w:val="006F16E3"/>
    <w:rsid w:val="006F1729"/>
    <w:rsid w:val="006F21EF"/>
    <w:rsid w:val="006F2507"/>
    <w:rsid w:val="006F2B05"/>
    <w:rsid w:val="006F2E7A"/>
    <w:rsid w:val="006F3274"/>
    <w:rsid w:val="006F426E"/>
    <w:rsid w:val="006F5338"/>
    <w:rsid w:val="006F55FE"/>
    <w:rsid w:val="006F579C"/>
    <w:rsid w:val="006F6C2A"/>
    <w:rsid w:val="006F702C"/>
    <w:rsid w:val="00700529"/>
    <w:rsid w:val="00700965"/>
    <w:rsid w:val="007031BD"/>
    <w:rsid w:val="00704316"/>
    <w:rsid w:val="007073CA"/>
    <w:rsid w:val="00710117"/>
    <w:rsid w:val="007103D2"/>
    <w:rsid w:val="00710CBF"/>
    <w:rsid w:val="0071101B"/>
    <w:rsid w:val="00711728"/>
    <w:rsid w:val="00713769"/>
    <w:rsid w:val="007147D2"/>
    <w:rsid w:val="00714F8C"/>
    <w:rsid w:val="00715F52"/>
    <w:rsid w:val="00716887"/>
    <w:rsid w:val="007219BE"/>
    <w:rsid w:val="00721DE8"/>
    <w:rsid w:val="00722189"/>
    <w:rsid w:val="00722861"/>
    <w:rsid w:val="007233D9"/>
    <w:rsid w:val="007237BC"/>
    <w:rsid w:val="007240B0"/>
    <w:rsid w:val="00724210"/>
    <w:rsid w:val="007242F9"/>
    <w:rsid w:val="0072482D"/>
    <w:rsid w:val="0072488D"/>
    <w:rsid w:val="00724A7F"/>
    <w:rsid w:val="00724F5A"/>
    <w:rsid w:val="0072576A"/>
    <w:rsid w:val="0072789C"/>
    <w:rsid w:val="007305B5"/>
    <w:rsid w:val="0073064C"/>
    <w:rsid w:val="00733865"/>
    <w:rsid w:val="007341A2"/>
    <w:rsid w:val="00734254"/>
    <w:rsid w:val="0073448B"/>
    <w:rsid w:val="00735234"/>
    <w:rsid w:val="00735C06"/>
    <w:rsid w:val="00736402"/>
    <w:rsid w:val="00737FBC"/>
    <w:rsid w:val="00740621"/>
    <w:rsid w:val="00740F44"/>
    <w:rsid w:val="0074135B"/>
    <w:rsid w:val="007417BB"/>
    <w:rsid w:val="00741D0E"/>
    <w:rsid w:val="00741D8D"/>
    <w:rsid w:val="00741F9E"/>
    <w:rsid w:val="00742E65"/>
    <w:rsid w:val="00742F63"/>
    <w:rsid w:val="007446CC"/>
    <w:rsid w:val="00747281"/>
    <w:rsid w:val="007477C4"/>
    <w:rsid w:val="00747A00"/>
    <w:rsid w:val="00750387"/>
    <w:rsid w:val="00750AAF"/>
    <w:rsid w:val="00750AF5"/>
    <w:rsid w:val="007517DF"/>
    <w:rsid w:val="007517F2"/>
    <w:rsid w:val="00752587"/>
    <w:rsid w:val="00752C4E"/>
    <w:rsid w:val="00752F8E"/>
    <w:rsid w:val="00753A04"/>
    <w:rsid w:val="00753B99"/>
    <w:rsid w:val="00754009"/>
    <w:rsid w:val="00754735"/>
    <w:rsid w:val="007549BE"/>
    <w:rsid w:val="007568E1"/>
    <w:rsid w:val="00757F6E"/>
    <w:rsid w:val="007603B6"/>
    <w:rsid w:val="007606F3"/>
    <w:rsid w:val="00760A78"/>
    <w:rsid w:val="007615DA"/>
    <w:rsid w:val="00761654"/>
    <w:rsid w:val="00761E77"/>
    <w:rsid w:val="00761FEF"/>
    <w:rsid w:val="0076203A"/>
    <w:rsid w:val="00762175"/>
    <w:rsid w:val="00762437"/>
    <w:rsid w:val="00764C23"/>
    <w:rsid w:val="00766823"/>
    <w:rsid w:val="00766A84"/>
    <w:rsid w:val="0076793A"/>
    <w:rsid w:val="0077056B"/>
    <w:rsid w:val="00770BF8"/>
    <w:rsid w:val="0077170D"/>
    <w:rsid w:val="00772F38"/>
    <w:rsid w:val="0077448B"/>
    <w:rsid w:val="007769A0"/>
    <w:rsid w:val="0078072A"/>
    <w:rsid w:val="00780C4F"/>
    <w:rsid w:val="007810C7"/>
    <w:rsid w:val="007811CB"/>
    <w:rsid w:val="00782845"/>
    <w:rsid w:val="0078285E"/>
    <w:rsid w:val="00782B75"/>
    <w:rsid w:val="00784182"/>
    <w:rsid w:val="00784661"/>
    <w:rsid w:val="007849C8"/>
    <w:rsid w:val="00786D3D"/>
    <w:rsid w:val="00786F68"/>
    <w:rsid w:val="0079019D"/>
    <w:rsid w:val="00791E18"/>
    <w:rsid w:val="00792317"/>
    <w:rsid w:val="007946F5"/>
    <w:rsid w:val="00794741"/>
    <w:rsid w:val="007949D7"/>
    <w:rsid w:val="00794A54"/>
    <w:rsid w:val="00795214"/>
    <w:rsid w:val="00795B9F"/>
    <w:rsid w:val="00796089"/>
    <w:rsid w:val="007A0383"/>
    <w:rsid w:val="007A061A"/>
    <w:rsid w:val="007A3B79"/>
    <w:rsid w:val="007A3BAA"/>
    <w:rsid w:val="007A3BF0"/>
    <w:rsid w:val="007A4591"/>
    <w:rsid w:val="007A58C8"/>
    <w:rsid w:val="007A5D8B"/>
    <w:rsid w:val="007A6550"/>
    <w:rsid w:val="007A6C08"/>
    <w:rsid w:val="007A7288"/>
    <w:rsid w:val="007A7820"/>
    <w:rsid w:val="007B011D"/>
    <w:rsid w:val="007B0361"/>
    <w:rsid w:val="007B0830"/>
    <w:rsid w:val="007B0922"/>
    <w:rsid w:val="007B0E93"/>
    <w:rsid w:val="007B12C6"/>
    <w:rsid w:val="007B1880"/>
    <w:rsid w:val="007B3ABE"/>
    <w:rsid w:val="007B6A1C"/>
    <w:rsid w:val="007B707D"/>
    <w:rsid w:val="007B7915"/>
    <w:rsid w:val="007C060C"/>
    <w:rsid w:val="007C0A8E"/>
    <w:rsid w:val="007C154B"/>
    <w:rsid w:val="007C1883"/>
    <w:rsid w:val="007C24DB"/>
    <w:rsid w:val="007C28F0"/>
    <w:rsid w:val="007C47CC"/>
    <w:rsid w:val="007C4966"/>
    <w:rsid w:val="007C4B96"/>
    <w:rsid w:val="007D083A"/>
    <w:rsid w:val="007D115C"/>
    <w:rsid w:val="007D2E62"/>
    <w:rsid w:val="007D36C7"/>
    <w:rsid w:val="007D3B20"/>
    <w:rsid w:val="007D4AF2"/>
    <w:rsid w:val="007D4B57"/>
    <w:rsid w:val="007D501C"/>
    <w:rsid w:val="007D52E3"/>
    <w:rsid w:val="007D5431"/>
    <w:rsid w:val="007D751C"/>
    <w:rsid w:val="007D7BB0"/>
    <w:rsid w:val="007E25F2"/>
    <w:rsid w:val="007E3C2C"/>
    <w:rsid w:val="007E3DEA"/>
    <w:rsid w:val="007E4C56"/>
    <w:rsid w:val="007E5656"/>
    <w:rsid w:val="007E591D"/>
    <w:rsid w:val="007E5A53"/>
    <w:rsid w:val="007F039C"/>
    <w:rsid w:val="007F058E"/>
    <w:rsid w:val="007F08AF"/>
    <w:rsid w:val="007F0D1E"/>
    <w:rsid w:val="007F258B"/>
    <w:rsid w:val="007F27AB"/>
    <w:rsid w:val="007F291A"/>
    <w:rsid w:val="007F3D67"/>
    <w:rsid w:val="007F4C12"/>
    <w:rsid w:val="007F6815"/>
    <w:rsid w:val="007F6864"/>
    <w:rsid w:val="007F73B6"/>
    <w:rsid w:val="00800ABA"/>
    <w:rsid w:val="00802A69"/>
    <w:rsid w:val="0080362F"/>
    <w:rsid w:val="00803C7F"/>
    <w:rsid w:val="00804E3E"/>
    <w:rsid w:val="00805512"/>
    <w:rsid w:val="00805521"/>
    <w:rsid w:val="008059B7"/>
    <w:rsid w:val="008060B5"/>
    <w:rsid w:val="008077D8"/>
    <w:rsid w:val="00807D67"/>
    <w:rsid w:val="008138D4"/>
    <w:rsid w:val="0081436D"/>
    <w:rsid w:val="00815672"/>
    <w:rsid w:val="00816A8D"/>
    <w:rsid w:val="00816FCB"/>
    <w:rsid w:val="00821AE2"/>
    <w:rsid w:val="00822EF3"/>
    <w:rsid w:val="00822FA9"/>
    <w:rsid w:val="008233C0"/>
    <w:rsid w:val="008235F9"/>
    <w:rsid w:val="008236DE"/>
    <w:rsid w:val="00823F6A"/>
    <w:rsid w:val="0082427A"/>
    <w:rsid w:val="00824831"/>
    <w:rsid w:val="00824D48"/>
    <w:rsid w:val="008252EB"/>
    <w:rsid w:val="00826424"/>
    <w:rsid w:val="0082707F"/>
    <w:rsid w:val="00827926"/>
    <w:rsid w:val="00827B11"/>
    <w:rsid w:val="00827C4F"/>
    <w:rsid w:val="00830224"/>
    <w:rsid w:val="008303DF"/>
    <w:rsid w:val="00830E90"/>
    <w:rsid w:val="00831125"/>
    <w:rsid w:val="008311F8"/>
    <w:rsid w:val="00831AF8"/>
    <w:rsid w:val="00831E32"/>
    <w:rsid w:val="00832A01"/>
    <w:rsid w:val="00832CC9"/>
    <w:rsid w:val="00833135"/>
    <w:rsid w:val="008333DE"/>
    <w:rsid w:val="0083575D"/>
    <w:rsid w:val="0083598A"/>
    <w:rsid w:val="008363B6"/>
    <w:rsid w:val="00836982"/>
    <w:rsid w:val="00837254"/>
    <w:rsid w:val="00837517"/>
    <w:rsid w:val="00837738"/>
    <w:rsid w:val="008413C9"/>
    <w:rsid w:val="008418A4"/>
    <w:rsid w:val="00842A5C"/>
    <w:rsid w:val="00843020"/>
    <w:rsid w:val="008437FB"/>
    <w:rsid w:val="008457DF"/>
    <w:rsid w:val="008462FB"/>
    <w:rsid w:val="00846580"/>
    <w:rsid w:val="0084696B"/>
    <w:rsid w:val="0084777C"/>
    <w:rsid w:val="00851139"/>
    <w:rsid w:val="00851AC1"/>
    <w:rsid w:val="0085225C"/>
    <w:rsid w:val="00852465"/>
    <w:rsid w:val="00852E29"/>
    <w:rsid w:val="00852EEE"/>
    <w:rsid w:val="008532F2"/>
    <w:rsid w:val="00853BDC"/>
    <w:rsid w:val="00853D11"/>
    <w:rsid w:val="0085451C"/>
    <w:rsid w:val="0085505A"/>
    <w:rsid w:val="008555BA"/>
    <w:rsid w:val="00855614"/>
    <w:rsid w:val="00856702"/>
    <w:rsid w:val="00861137"/>
    <w:rsid w:val="0086118E"/>
    <w:rsid w:val="00862261"/>
    <w:rsid w:val="0086230B"/>
    <w:rsid w:val="008633BE"/>
    <w:rsid w:val="0086383B"/>
    <w:rsid w:val="00863DCC"/>
    <w:rsid w:val="00865F56"/>
    <w:rsid w:val="00865FB4"/>
    <w:rsid w:val="00867127"/>
    <w:rsid w:val="00867F2F"/>
    <w:rsid w:val="00871FE5"/>
    <w:rsid w:val="00872B2C"/>
    <w:rsid w:val="0087376D"/>
    <w:rsid w:val="008743EA"/>
    <w:rsid w:val="008756EB"/>
    <w:rsid w:val="00877153"/>
    <w:rsid w:val="00880437"/>
    <w:rsid w:val="00880F74"/>
    <w:rsid w:val="008818E5"/>
    <w:rsid w:val="00882FEE"/>
    <w:rsid w:val="00883938"/>
    <w:rsid w:val="0088487F"/>
    <w:rsid w:val="00886272"/>
    <w:rsid w:val="00886B2D"/>
    <w:rsid w:val="00887189"/>
    <w:rsid w:val="008876C2"/>
    <w:rsid w:val="00887799"/>
    <w:rsid w:val="008902FB"/>
    <w:rsid w:val="008912C9"/>
    <w:rsid w:val="00891C9C"/>
    <w:rsid w:val="0089368E"/>
    <w:rsid w:val="00894C08"/>
    <w:rsid w:val="00894E55"/>
    <w:rsid w:val="008956BA"/>
    <w:rsid w:val="00895B93"/>
    <w:rsid w:val="00895E19"/>
    <w:rsid w:val="00896481"/>
    <w:rsid w:val="008968EE"/>
    <w:rsid w:val="00897826"/>
    <w:rsid w:val="008A030B"/>
    <w:rsid w:val="008A0DFE"/>
    <w:rsid w:val="008A19C4"/>
    <w:rsid w:val="008A1AA3"/>
    <w:rsid w:val="008A1DB8"/>
    <w:rsid w:val="008A258E"/>
    <w:rsid w:val="008A2D1E"/>
    <w:rsid w:val="008A2DB1"/>
    <w:rsid w:val="008A4D4D"/>
    <w:rsid w:val="008A53BB"/>
    <w:rsid w:val="008A6D0A"/>
    <w:rsid w:val="008B0BC1"/>
    <w:rsid w:val="008B0FB7"/>
    <w:rsid w:val="008B153B"/>
    <w:rsid w:val="008B2D6B"/>
    <w:rsid w:val="008B319B"/>
    <w:rsid w:val="008B3394"/>
    <w:rsid w:val="008B4C3B"/>
    <w:rsid w:val="008B4F4E"/>
    <w:rsid w:val="008B5B35"/>
    <w:rsid w:val="008B5F39"/>
    <w:rsid w:val="008B631B"/>
    <w:rsid w:val="008B6A4A"/>
    <w:rsid w:val="008B76ED"/>
    <w:rsid w:val="008C02EC"/>
    <w:rsid w:val="008C0D06"/>
    <w:rsid w:val="008C28B6"/>
    <w:rsid w:val="008C400F"/>
    <w:rsid w:val="008C5B82"/>
    <w:rsid w:val="008C67F4"/>
    <w:rsid w:val="008C6DE8"/>
    <w:rsid w:val="008C7369"/>
    <w:rsid w:val="008C7530"/>
    <w:rsid w:val="008C774D"/>
    <w:rsid w:val="008D0E68"/>
    <w:rsid w:val="008D1327"/>
    <w:rsid w:val="008D14F8"/>
    <w:rsid w:val="008D1691"/>
    <w:rsid w:val="008D1EEC"/>
    <w:rsid w:val="008D1F38"/>
    <w:rsid w:val="008D32EA"/>
    <w:rsid w:val="008D387A"/>
    <w:rsid w:val="008D5B71"/>
    <w:rsid w:val="008E0F7D"/>
    <w:rsid w:val="008E1A5E"/>
    <w:rsid w:val="008E1C03"/>
    <w:rsid w:val="008E2B2A"/>
    <w:rsid w:val="008E2EAD"/>
    <w:rsid w:val="008E47A8"/>
    <w:rsid w:val="008E4E6B"/>
    <w:rsid w:val="008E55C4"/>
    <w:rsid w:val="008E5827"/>
    <w:rsid w:val="008E615A"/>
    <w:rsid w:val="008E6480"/>
    <w:rsid w:val="008E681A"/>
    <w:rsid w:val="008E68F3"/>
    <w:rsid w:val="008E7313"/>
    <w:rsid w:val="008F06BA"/>
    <w:rsid w:val="008F15BE"/>
    <w:rsid w:val="008F259A"/>
    <w:rsid w:val="008F49A9"/>
    <w:rsid w:val="008F5F53"/>
    <w:rsid w:val="008F6150"/>
    <w:rsid w:val="008F6D09"/>
    <w:rsid w:val="008F7670"/>
    <w:rsid w:val="00900332"/>
    <w:rsid w:val="009010FA"/>
    <w:rsid w:val="00901961"/>
    <w:rsid w:val="00901BE4"/>
    <w:rsid w:val="009045AD"/>
    <w:rsid w:val="00904DB9"/>
    <w:rsid w:val="00904F38"/>
    <w:rsid w:val="009050E9"/>
    <w:rsid w:val="009076B2"/>
    <w:rsid w:val="00907AE7"/>
    <w:rsid w:val="009105C1"/>
    <w:rsid w:val="00910D27"/>
    <w:rsid w:val="0091285B"/>
    <w:rsid w:val="00912C6E"/>
    <w:rsid w:val="0091304D"/>
    <w:rsid w:val="009132FD"/>
    <w:rsid w:val="00913BF6"/>
    <w:rsid w:val="0091425F"/>
    <w:rsid w:val="00914654"/>
    <w:rsid w:val="009149D1"/>
    <w:rsid w:val="00914B11"/>
    <w:rsid w:val="00914EC0"/>
    <w:rsid w:val="00915300"/>
    <w:rsid w:val="0091549E"/>
    <w:rsid w:val="00915768"/>
    <w:rsid w:val="00915EA5"/>
    <w:rsid w:val="009201A5"/>
    <w:rsid w:val="009208CE"/>
    <w:rsid w:val="00920AF8"/>
    <w:rsid w:val="00920F76"/>
    <w:rsid w:val="0092182C"/>
    <w:rsid w:val="00921C64"/>
    <w:rsid w:val="00921EBE"/>
    <w:rsid w:val="00922574"/>
    <w:rsid w:val="0092345E"/>
    <w:rsid w:val="009241A1"/>
    <w:rsid w:val="00924365"/>
    <w:rsid w:val="00924652"/>
    <w:rsid w:val="009250F5"/>
    <w:rsid w:val="0092607F"/>
    <w:rsid w:val="00926613"/>
    <w:rsid w:val="0092666A"/>
    <w:rsid w:val="00926D76"/>
    <w:rsid w:val="00927555"/>
    <w:rsid w:val="0092756C"/>
    <w:rsid w:val="0093094A"/>
    <w:rsid w:val="00930B5B"/>
    <w:rsid w:val="00931113"/>
    <w:rsid w:val="009314CE"/>
    <w:rsid w:val="00932204"/>
    <w:rsid w:val="00933139"/>
    <w:rsid w:val="00934164"/>
    <w:rsid w:val="00934381"/>
    <w:rsid w:val="009345A2"/>
    <w:rsid w:val="009349B0"/>
    <w:rsid w:val="00935199"/>
    <w:rsid w:val="00935EE5"/>
    <w:rsid w:val="009366CD"/>
    <w:rsid w:val="00937593"/>
    <w:rsid w:val="00937D55"/>
    <w:rsid w:val="00941A64"/>
    <w:rsid w:val="00942AEC"/>
    <w:rsid w:val="009430D9"/>
    <w:rsid w:val="00943808"/>
    <w:rsid w:val="009445FC"/>
    <w:rsid w:val="0094566D"/>
    <w:rsid w:val="009460C2"/>
    <w:rsid w:val="00946694"/>
    <w:rsid w:val="00950636"/>
    <w:rsid w:val="00950695"/>
    <w:rsid w:val="00951097"/>
    <w:rsid w:val="00951410"/>
    <w:rsid w:val="00951BB0"/>
    <w:rsid w:val="00951FE3"/>
    <w:rsid w:val="00952131"/>
    <w:rsid w:val="00952685"/>
    <w:rsid w:val="009526D4"/>
    <w:rsid w:val="0095299F"/>
    <w:rsid w:val="00954290"/>
    <w:rsid w:val="00954AE3"/>
    <w:rsid w:val="00955027"/>
    <w:rsid w:val="00955169"/>
    <w:rsid w:val="009564E9"/>
    <w:rsid w:val="009567F5"/>
    <w:rsid w:val="009607D9"/>
    <w:rsid w:val="00960ABF"/>
    <w:rsid w:val="00960D99"/>
    <w:rsid w:val="009618E4"/>
    <w:rsid w:val="00961FC3"/>
    <w:rsid w:val="00963BA3"/>
    <w:rsid w:val="00963C46"/>
    <w:rsid w:val="00964D0C"/>
    <w:rsid w:val="00965707"/>
    <w:rsid w:val="009658B8"/>
    <w:rsid w:val="00965AD1"/>
    <w:rsid w:val="00965BD4"/>
    <w:rsid w:val="00967B76"/>
    <w:rsid w:val="009703FC"/>
    <w:rsid w:val="0097049C"/>
    <w:rsid w:val="00971FFF"/>
    <w:rsid w:val="00972323"/>
    <w:rsid w:val="00972712"/>
    <w:rsid w:val="009728E3"/>
    <w:rsid w:val="00972999"/>
    <w:rsid w:val="009741B9"/>
    <w:rsid w:val="00974F99"/>
    <w:rsid w:val="0097661C"/>
    <w:rsid w:val="009805D7"/>
    <w:rsid w:val="00980E00"/>
    <w:rsid w:val="00980EEF"/>
    <w:rsid w:val="00982890"/>
    <w:rsid w:val="009829A9"/>
    <w:rsid w:val="009836C8"/>
    <w:rsid w:val="00983871"/>
    <w:rsid w:val="00983DE8"/>
    <w:rsid w:val="009843DD"/>
    <w:rsid w:val="00984DAD"/>
    <w:rsid w:val="00987240"/>
    <w:rsid w:val="00987E4F"/>
    <w:rsid w:val="00987EDE"/>
    <w:rsid w:val="00990165"/>
    <w:rsid w:val="009910FA"/>
    <w:rsid w:val="0099242D"/>
    <w:rsid w:val="00993AB2"/>
    <w:rsid w:val="009942FE"/>
    <w:rsid w:val="00995236"/>
    <w:rsid w:val="00995C9D"/>
    <w:rsid w:val="00996303"/>
    <w:rsid w:val="009967C8"/>
    <w:rsid w:val="009A058B"/>
    <w:rsid w:val="009A0EC2"/>
    <w:rsid w:val="009A326D"/>
    <w:rsid w:val="009A38BD"/>
    <w:rsid w:val="009A3F3B"/>
    <w:rsid w:val="009A5C2E"/>
    <w:rsid w:val="009A6214"/>
    <w:rsid w:val="009A62E3"/>
    <w:rsid w:val="009B0DBA"/>
    <w:rsid w:val="009B1162"/>
    <w:rsid w:val="009B2E07"/>
    <w:rsid w:val="009B2EC4"/>
    <w:rsid w:val="009B344B"/>
    <w:rsid w:val="009B35FD"/>
    <w:rsid w:val="009B37BB"/>
    <w:rsid w:val="009B555E"/>
    <w:rsid w:val="009B61A2"/>
    <w:rsid w:val="009B68DA"/>
    <w:rsid w:val="009B7D74"/>
    <w:rsid w:val="009C17B8"/>
    <w:rsid w:val="009C1A5E"/>
    <w:rsid w:val="009C1A65"/>
    <w:rsid w:val="009C1FCD"/>
    <w:rsid w:val="009C282A"/>
    <w:rsid w:val="009C33E2"/>
    <w:rsid w:val="009C3615"/>
    <w:rsid w:val="009C46C3"/>
    <w:rsid w:val="009C5834"/>
    <w:rsid w:val="009C79FD"/>
    <w:rsid w:val="009C7C61"/>
    <w:rsid w:val="009C7F7F"/>
    <w:rsid w:val="009C7FD4"/>
    <w:rsid w:val="009D20D4"/>
    <w:rsid w:val="009D22B4"/>
    <w:rsid w:val="009D25C5"/>
    <w:rsid w:val="009D2DE0"/>
    <w:rsid w:val="009D30D9"/>
    <w:rsid w:val="009D3C6C"/>
    <w:rsid w:val="009D3CD9"/>
    <w:rsid w:val="009D4BB1"/>
    <w:rsid w:val="009D53A2"/>
    <w:rsid w:val="009D6436"/>
    <w:rsid w:val="009D68E0"/>
    <w:rsid w:val="009D6AE6"/>
    <w:rsid w:val="009D6B8A"/>
    <w:rsid w:val="009D6BFD"/>
    <w:rsid w:val="009D73DA"/>
    <w:rsid w:val="009E0276"/>
    <w:rsid w:val="009E133B"/>
    <w:rsid w:val="009E231A"/>
    <w:rsid w:val="009E2837"/>
    <w:rsid w:val="009E429E"/>
    <w:rsid w:val="009E5426"/>
    <w:rsid w:val="009E74CD"/>
    <w:rsid w:val="009F4EDA"/>
    <w:rsid w:val="009F5111"/>
    <w:rsid w:val="009F5C5A"/>
    <w:rsid w:val="009F6685"/>
    <w:rsid w:val="009F6E5D"/>
    <w:rsid w:val="009F7738"/>
    <w:rsid w:val="009F7B20"/>
    <w:rsid w:val="00A00574"/>
    <w:rsid w:val="00A01389"/>
    <w:rsid w:val="00A01897"/>
    <w:rsid w:val="00A01AD0"/>
    <w:rsid w:val="00A02410"/>
    <w:rsid w:val="00A0273D"/>
    <w:rsid w:val="00A02B69"/>
    <w:rsid w:val="00A02D57"/>
    <w:rsid w:val="00A02F44"/>
    <w:rsid w:val="00A032EA"/>
    <w:rsid w:val="00A04C02"/>
    <w:rsid w:val="00A04CC6"/>
    <w:rsid w:val="00A10D32"/>
    <w:rsid w:val="00A10DF7"/>
    <w:rsid w:val="00A12912"/>
    <w:rsid w:val="00A13164"/>
    <w:rsid w:val="00A15299"/>
    <w:rsid w:val="00A16DB9"/>
    <w:rsid w:val="00A17282"/>
    <w:rsid w:val="00A20487"/>
    <w:rsid w:val="00A216CA"/>
    <w:rsid w:val="00A22657"/>
    <w:rsid w:val="00A229F3"/>
    <w:rsid w:val="00A22D0B"/>
    <w:rsid w:val="00A22FC1"/>
    <w:rsid w:val="00A238F4"/>
    <w:rsid w:val="00A23DFE"/>
    <w:rsid w:val="00A25470"/>
    <w:rsid w:val="00A25ED6"/>
    <w:rsid w:val="00A26A59"/>
    <w:rsid w:val="00A271AF"/>
    <w:rsid w:val="00A273F5"/>
    <w:rsid w:val="00A3121F"/>
    <w:rsid w:val="00A31EA2"/>
    <w:rsid w:val="00A345BD"/>
    <w:rsid w:val="00A34988"/>
    <w:rsid w:val="00A34992"/>
    <w:rsid w:val="00A35C11"/>
    <w:rsid w:val="00A35E00"/>
    <w:rsid w:val="00A37E5C"/>
    <w:rsid w:val="00A40854"/>
    <w:rsid w:val="00A42067"/>
    <w:rsid w:val="00A4214E"/>
    <w:rsid w:val="00A438E8"/>
    <w:rsid w:val="00A442D4"/>
    <w:rsid w:val="00A442DA"/>
    <w:rsid w:val="00A44C7D"/>
    <w:rsid w:val="00A461EC"/>
    <w:rsid w:val="00A4663F"/>
    <w:rsid w:val="00A46AE2"/>
    <w:rsid w:val="00A47925"/>
    <w:rsid w:val="00A5110A"/>
    <w:rsid w:val="00A51DD3"/>
    <w:rsid w:val="00A52AB6"/>
    <w:rsid w:val="00A52ACA"/>
    <w:rsid w:val="00A54CA3"/>
    <w:rsid w:val="00A560F5"/>
    <w:rsid w:val="00A56299"/>
    <w:rsid w:val="00A56B5C"/>
    <w:rsid w:val="00A578CD"/>
    <w:rsid w:val="00A60200"/>
    <w:rsid w:val="00A6101E"/>
    <w:rsid w:val="00A6138E"/>
    <w:rsid w:val="00A61DAB"/>
    <w:rsid w:val="00A61F4C"/>
    <w:rsid w:val="00A61F84"/>
    <w:rsid w:val="00A6239C"/>
    <w:rsid w:val="00A63BB3"/>
    <w:rsid w:val="00A63C66"/>
    <w:rsid w:val="00A64B7C"/>
    <w:rsid w:val="00A6568D"/>
    <w:rsid w:val="00A66A0F"/>
    <w:rsid w:val="00A708E3"/>
    <w:rsid w:val="00A709DD"/>
    <w:rsid w:val="00A71CD3"/>
    <w:rsid w:val="00A71D19"/>
    <w:rsid w:val="00A72060"/>
    <w:rsid w:val="00A720C0"/>
    <w:rsid w:val="00A72A9D"/>
    <w:rsid w:val="00A72C47"/>
    <w:rsid w:val="00A72D5A"/>
    <w:rsid w:val="00A7320B"/>
    <w:rsid w:val="00A73528"/>
    <w:rsid w:val="00A74556"/>
    <w:rsid w:val="00A7468D"/>
    <w:rsid w:val="00A77606"/>
    <w:rsid w:val="00A7779C"/>
    <w:rsid w:val="00A77CAA"/>
    <w:rsid w:val="00A8122E"/>
    <w:rsid w:val="00A81B0C"/>
    <w:rsid w:val="00A81FED"/>
    <w:rsid w:val="00A82C51"/>
    <w:rsid w:val="00A83073"/>
    <w:rsid w:val="00A83368"/>
    <w:rsid w:val="00A851BC"/>
    <w:rsid w:val="00A8549C"/>
    <w:rsid w:val="00A863C0"/>
    <w:rsid w:val="00A90DFB"/>
    <w:rsid w:val="00A910E6"/>
    <w:rsid w:val="00A912DC"/>
    <w:rsid w:val="00A91A8B"/>
    <w:rsid w:val="00A9206C"/>
    <w:rsid w:val="00A92137"/>
    <w:rsid w:val="00A9395D"/>
    <w:rsid w:val="00A95B8A"/>
    <w:rsid w:val="00A96A4F"/>
    <w:rsid w:val="00A973CC"/>
    <w:rsid w:val="00A975AB"/>
    <w:rsid w:val="00AA0109"/>
    <w:rsid w:val="00AA04C8"/>
    <w:rsid w:val="00AA0803"/>
    <w:rsid w:val="00AA1AC6"/>
    <w:rsid w:val="00AA1AF9"/>
    <w:rsid w:val="00AA23CC"/>
    <w:rsid w:val="00AA2782"/>
    <w:rsid w:val="00AA2F16"/>
    <w:rsid w:val="00AA3ABB"/>
    <w:rsid w:val="00AA4310"/>
    <w:rsid w:val="00AA4B7B"/>
    <w:rsid w:val="00AA4EA3"/>
    <w:rsid w:val="00AA5C98"/>
    <w:rsid w:val="00AA765A"/>
    <w:rsid w:val="00AB0E81"/>
    <w:rsid w:val="00AB292B"/>
    <w:rsid w:val="00AB49FB"/>
    <w:rsid w:val="00AB52B6"/>
    <w:rsid w:val="00AB6212"/>
    <w:rsid w:val="00AB6BBC"/>
    <w:rsid w:val="00AB6C54"/>
    <w:rsid w:val="00AB6E1D"/>
    <w:rsid w:val="00AC073F"/>
    <w:rsid w:val="00AC2643"/>
    <w:rsid w:val="00AC2A8D"/>
    <w:rsid w:val="00AC3515"/>
    <w:rsid w:val="00AC3668"/>
    <w:rsid w:val="00AC464C"/>
    <w:rsid w:val="00AC501A"/>
    <w:rsid w:val="00AC5B66"/>
    <w:rsid w:val="00AC74AC"/>
    <w:rsid w:val="00AD05AB"/>
    <w:rsid w:val="00AD0C22"/>
    <w:rsid w:val="00AD1786"/>
    <w:rsid w:val="00AD1CC3"/>
    <w:rsid w:val="00AD2E63"/>
    <w:rsid w:val="00AD2EF0"/>
    <w:rsid w:val="00AD3A23"/>
    <w:rsid w:val="00AD537A"/>
    <w:rsid w:val="00AD57D9"/>
    <w:rsid w:val="00AD5EE0"/>
    <w:rsid w:val="00AD6159"/>
    <w:rsid w:val="00AD74F1"/>
    <w:rsid w:val="00AD7D5F"/>
    <w:rsid w:val="00AE0322"/>
    <w:rsid w:val="00AE23AB"/>
    <w:rsid w:val="00AE256E"/>
    <w:rsid w:val="00AE2EC4"/>
    <w:rsid w:val="00AE4FEC"/>
    <w:rsid w:val="00AE5412"/>
    <w:rsid w:val="00AE6939"/>
    <w:rsid w:val="00AE6D7A"/>
    <w:rsid w:val="00AE6DC7"/>
    <w:rsid w:val="00AF0105"/>
    <w:rsid w:val="00AF0CFA"/>
    <w:rsid w:val="00AF108D"/>
    <w:rsid w:val="00AF1BE7"/>
    <w:rsid w:val="00AF2366"/>
    <w:rsid w:val="00AF2393"/>
    <w:rsid w:val="00AF29A2"/>
    <w:rsid w:val="00AF2D5F"/>
    <w:rsid w:val="00AF3032"/>
    <w:rsid w:val="00AF374E"/>
    <w:rsid w:val="00AF4573"/>
    <w:rsid w:val="00AF5DEF"/>
    <w:rsid w:val="00AF790F"/>
    <w:rsid w:val="00AF7FC1"/>
    <w:rsid w:val="00B0090C"/>
    <w:rsid w:val="00B02787"/>
    <w:rsid w:val="00B037BB"/>
    <w:rsid w:val="00B045B7"/>
    <w:rsid w:val="00B04F20"/>
    <w:rsid w:val="00B050E7"/>
    <w:rsid w:val="00B077B3"/>
    <w:rsid w:val="00B07801"/>
    <w:rsid w:val="00B1026E"/>
    <w:rsid w:val="00B10796"/>
    <w:rsid w:val="00B11B0E"/>
    <w:rsid w:val="00B11C98"/>
    <w:rsid w:val="00B1290F"/>
    <w:rsid w:val="00B133A7"/>
    <w:rsid w:val="00B13DD1"/>
    <w:rsid w:val="00B14C4F"/>
    <w:rsid w:val="00B14C61"/>
    <w:rsid w:val="00B14CC0"/>
    <w:rsid w:val="00B14EEA"/>
    <w:rsid w:val="00B151B1"/>
    <w:rsid w:val="00B16C29"/>
    <w:rsid w:val="00B16F1A"/>
    <w:rsid w:val="00B17877"/>
    <w:rsid w:val="00B179E0"/>
    <w:rsid w:val="00B17E9D"/>
    <w:rsid w:val="00B20258"/>
    <w:rsid w:val="00B20F92"/>
    <w:rsid w:val="00B20FD0"/>
    <w:rsid w:val="00B2298E"/>
    <w:rsid w:val="00B239BF"/>
    <w:rsid w:val="00B23C9A"/>
    <w:rsid w:val="00B2499A"/>
    <w:rsid w:val="00B24A68"/>
    <w:rsid w:val="00B25838"/>
    <w:rsid w:val="00B26805"/>
    <w:rsid w:val="00B307E2"/>
    <w:rsid w:val="00B310EA"/>
    <w:rsid w:val="00B313AB"/>
    <w:rsid w:val="00B3153B"/>
    <w:rsid w:val="00B31BD5"/>
    <w:rsid w:val="00B32310"/>
    <w:rsid w:val="00B32E6C"/>
    <w:rsid w:val="00B332CA"/>
    <w:rsid w:val="00B3486A"/>
    <w:rsid w:val="00B34B5F"/>
    <w:rsid w:val="00B35A7A"/>
    <w:rsid w:val="00B35ABC"/>
    <w:rsid w:val="00B366C2"/>
    <w:rsid w:val="00B36AD6"/>
    <w:rsid w:val="00B36E9C"/>
    <w:rsid w:val="00B37425"/>
    <w:rsid w:val="00B376C8"/>
    <w:rsid w:val="00B41197"/>
    <w:rsid w:val="00B41C7D"/>
    <w:rsid w:val="00B41C8E"/>
    <w:rsid w:val="00B41D9D"/>
    <w:rsid w:val="00B42E82"/>
    <w:rsid w:val="00B43E08"/>
    <w:rsid w:val="00B43EFE"/>
    <w:rsid w:val="00B44E98"/>
    <w:rsid w:val="00B450DF"/>
    <w:rsid w:val="00B45F95"/>
    <w:rsid w:val="00B461D3"/>
    <w:rsid w:val="00B469F4"/>
    <w:rsid w:val="00B46D64"/>
    <w:rsid w:val="00B471FC"/>
    <w:rsid w:val="00B47EF9"/>
    <w:rsid w:val="00B47FA9"/>
    <w:rsid w:val="00B51A28"/>
    <w:rsid w:val="00B52767"/>
    <w:rsid w:val="00B5378B"/>
    <w:rsid w:val="00B54566"/>
    <w:rsid w:val="00B55935"/>
    <w:rsid w:val="00B55F3E"/>
    <w:rsid w:val="00B56558"/>
    <w:rsid w:val="00B56AB2"/>
    <w:rsid w:val="00B57B50"/>
    <w:rsid w:val="00B60003"/>
    <w:rsid w:val="00B620E6"/>
    <w:rsid w:val="00B62150"/>
    <w:rsid w:val="00B622D5"/>
    <w:rsid w:val="00B62839"/>
    <w:rsid w:val="00B62F39"/>
    <w:rsid w:val="00B659D1"/>
    <w:rsid w:val="00B65E9C"/>
    <w:rsid w:val="00B6606D"/>
    <w:rsid w:val="00B664CB"/>
    <w:rsid w:val="00B6685E"/>
    <w:rsid w:val="00B66962"/>
    <w:rsid w:val="00B676E1"/>
    <w:rsid w:val="00B677CA"/>
    <w:rsid w:val="00B700DD"/>
    <w:rsid w:val="00B710BF"/>
    <w:rsid w:val="00B71151"/>
    <w:rsid w:val="00B71DA7"/>
    <w:rsid w:val="00B72A0D"/>
    <w:rsid w:val="00B72E7F"/>
    <w:rsid w:val="00B74093"/>
    <w:rsid w:val="00B75243"/>
    <w:rsid w:val="00B75507"/>
    <w:rsid w:val="00B759C0"/>
    <w:rsid w:val="00B75BB8"/>
    <w:rsid w:val="00B76854"/>
    <w:rsid w:val="00B76C61"/>
    <w:rsid w:val="00B8068D"/>
    <w:rsid w:val="00B81CA4"/>
    <w:rsid w:val="00B825A6"/>
    <w:rsid w:val="00B827EB"/>
    <w:rsid w:val="00B828E8"/>
    <w:rsid w:val="00B82AD8"/>
    <w:rsid w:val="00B83A18"/>
    <w:rsid w:val="00B83C54"/>
    <w:rsid w:val="00B84843"/>
    <w:rsid w:val="00B84CF5"/>
    <w:rsid w:val="00B84E33"/>
    <w:rsid w:val="00B85ABD"/>
    <w:rsid w:val="00B8636F"/>
    <w:rsid w:val="00B868E4"/>
    <w:rsid w:val="00B86FE6"/>
    <w:rsid w:val="00B872EA"/>
    <w:rsid w:val="00B87810"/>
    <w:rsid w:val="00B901DC"/>
    <w:rsid w:val="00B91CA3"/>
    <w:rsid w:val="00B92016"/>
    <w:rsid w:val="00B92BBD"/>
    <w:rsid w:val="00B93F03"/>
    <w:rsid w:val="00B94084"/>
    <w:rsid w:val="00B94EE1"/>
    <w:rsid w:val="00B95C8F"/>
    <w:rsid w:val="00B96778"/>
    <w:rsid w:val="00B975BC"/>
    <w:rsid w:val="00BA0C6D"/>
    <w:rsid w:val="00BA0DCE"/>
    <w:rsid w:val="00BA151B"/>
    <w:rsid w:val="00BA1B5E"/>
    <w:rsid w:val="00BA1EFB"/>
    <w:rsid w:val="00BA24D0"/>
    <w:rsid w:val="00BA26A5"/>
    <w:rsid w:val="00BA35F4"/>
    <w:rsid w:val="00BA4DA8"/>
    <w:rsid w:val="00BA5D8C"/>
    <w:rsid w:val="00BA64F0"/>
    <w:rsid w:val="00BA6840"/>
    <w:rsid w:val="00BA7BDF"/>
    <w:rsid w:val="00BB0E67"/>
    <w:rsid w:val="00BB1BC7"/>
    <w:rsid w:val="00BB22A5"/>
    <w:rsid w:val="00BB250B"/>
    <w:rsid w:val="00BB339A"/>
    <w:rsid w:val="00BB4538"/>
    <w:rsid w:val="00BB4DB2"/>
    <w:rsid w:val="00BB652F"/>
    <w:rsid w:val="00BB67B1"/>
    <w:rsid w:val="00BC0519"/>
    <w:rsid w:val="00BC2E0F"/>
    <w:rsid w:val="00BC59B2"/>
    <w:rsid w:val="00BC5A80"/>
    <w:rsid w:val="00BC6D37"/>
    <w:rsid w:val="00BC7C5B"/>
    <w:rsid w:val="00BD047B"/>
    <w:rsid w:val="00BD25D7"/>
    <w:rsid w:val="00BD3325"/>
    <w:rsid w:val="00BD36BC"/>
    <w:rsid w:val="00BD4235"/>
    <w:rsid w:val="00BD4A48"/>
    <w:rsid w:val="00BD50F1"/>
    <w:rsid w:val="00BD5903"/>
    <w:rsid w:val="00BD5AA6"/>
    <w:rsid w:val="00BD62F7"/>
    <w:rsid w:val="00BE083F"/>
    <w:rsid w:val="00BE0BC3"/>
    <w:rsid w:val="00BE0C62"/>
    <w:rsid w:val="00BE1E5C"/>
    <w:rsid w:val="00BE21BA"/>
    <w:rsid w:val="00BE4285"/>
    <w:rsid w:val="00BE5861"/>
    <w:rsid w:val="00BE640E"/>
    <w:rsid w:val="00BE673A"/>
    <w:rsid w:val="00BE7852"/>
    <w:rsid w:val="00BF0515"/>
    <w:rsid w:val="00BF059D"/>
    <w:rsid w:val="00BF079F"/>
    <w:rsid w:val="00BF09CA"/>
    <w:rsid w:val="00BF15F3"/>
    <w:rsid w:val="00BF2918"/>
    <w:rsid w:val="00BF31AD"/>
    <w:rsid w:val="00BF3793"/>
    <w:rsid w:val="00BF383C"/>
    <w:rsid w:val="00BF3854"/>
    <w:rsid w:val="00BF47F1"/>
    <w:rsid w:val="00BF56FB"/>
    <w:rsid w:val="00BF582E"/>
    <w:rsid w:val="00BF5E12"/>
    <w:rsid w:val="00BF6A36"/>
    <w:rsid w:val="00BF7A40"/>
    <w:rsid w:val="00C00492"/>
    <w:rsid w:val="00C01122"/>
    <w:rsid w:val="00C01193"/>
    <w:rsid w:val="00C0270D"/>
    <w:rsid w:val="00C027D3"/>
    <w:rsid w:val="00C0486A"/>
    <w:rsid w:val="00C04AFB"/>
    <w:rsid w:val="00C04BDB"/>
    <w:rsid w:val="00C06494"/>
    <w:rsid w:val="00C075BD"/>
    <w:rsid w:val="00C07DA0"/>
    <w:rsid w:val="00C1145E"/>
    <w:rsid w:val="00C11EB3"/>
    <w:rsid w:val="00C12605"/>
    <w:rsid w:val="00C14022"/>
    <w:rsid w:val="00C14EAC"/>
    <w:rsid w:val="00C151D8"/>
    <w:rsid w:val="00C17415"/>
    <w:rsid w:val="00C20F16"/>
    <w:rsid w:val="00C2133D"/>
    <w:rsid w:val="00C219EA"/>
    <w:rsid w:val="00C23D05"/>
    <w:rsid w:val="00C24394"/>
    <w:rsid w:val="00C24A8A"/>
    <w:rsid w:val="00C258CA"/>
    <w:rsid w:val="00C2611F"/>
    <w:rsid w:val="00C262FC"/>
    <w:rsid w:val="00C26403"/>
    <w:rsid w:val="00C26D7B"/>
    <w:rsid w:val="00C27433"/>
    <w:rsid w:val="00C30760"/>
    <w:rsid w:val="00C30882"/>
    <w:rsid w:val="00C30C71"/>
    <w:rsid w:val="00C3145F"/>
    <w:rsid w:val="00C319D1"/>
    <w:rsid w:val="00C326CD"/>
    <w:rsid w:val="00C32759"/>
    <w:rsid w:val="00C32C6F"/>
    <w:rsid w:val="00C33203"/>
    <w:rsid w:val="00C33287"/>
    <w:rsid w:val="00C332C3"/>
    <w:rsid w:val="00C34792"/>
    <w:rsid w:val="00C3487E"/>
    <w:rsid w:val="00C34F38"/>
    <w:rsid w:val="00C356E7"/>
    <w:rsid w:val="00C35868"/>
    <w:rsid w:val="00C36040"/>
    <w:rsid w:val="00C36749"/>
    <w:rsid w:val="00C37351"/>
    <w:rsid w:val="00C4147A"/>
    <w:rsid w:val="00C42317"/>
    <w:rsid w:val="00C4256F"/>
    <w:rsid w:val="00C4308A"/>
    <w:rsid w:val="00C4417E"/>
    <w:rsid w:val="00C46CE3"/>
    <w:rsid w:val="00C479C2"/>
    <w:rsid w:val="00C510E2"/>
    <w:rsid w:val="00C5124E"/>
    <w:rsid w:val="00C51F54"/>
    <w:rsid w:val="00C52199"/>
    <w:rsid w:val="00C5281C"/>
    <w:rsid w:val="00C53CAA"/>
    <w:rsid w:val="00C54F4D"/>
    <w:rsid w:val="00C57CF0"/>
    <w:rsid w:val="00C60674"/>
    <w:rsid w:val="00C6072E"/>
    <w:rsid w:val="00C6114B"/>
    <w:rsid w:val="00C61A14"/>
    <w:rsid w:val="00C627E6"/>
    <w:rsid w:val="00C6300D"/>
    <w:rsid w:val="00C635EE"/>
    <w:rsid w:val="00C6401B"/>
    <w:rsid w:val="00C64A0A"/>
    <w:rsid w:val="00C65412"/>
    <w:rsid w:val="00C654B8"/>
    <w:rsid w:val="00C65BCE"/>
    <w:rsid w:val="00C66734"/>
    <w:rsid w:val="00C67D3C"/>
    <w:rsid w:val="00C67F26"/>
    <w:rsid w:val="00C705E4"/>
    <w:rsid w:val="00C71319"/>
    <w:rsid w:val="00C73020"/>
    <w:rsid w:val="00C74A6B"/>
    <w:rsid w:val="00C74CA7"/>
    <w:rsid w:val="00C758E8"/>
    <w:rsid w:val="00C765AF"/>
    <w:rsid w:val="00C7703B"/>
    <w:rsid w:val="00C77507"/>
    <w:rsid w:val="00C77692"/>
    <w:rsid w:val="00C77988"/>
    <w:rsid w:val="00C80F13"/>
    <w:rsid w:val="00C81103"/>
    <w:rsid w:val="00C81934"/>
    <w:rsid w:val="00C82622"/>
    <w:rsid w:val="00C82B35"/>
    <w:rsid w:val="00C837D3"/>
    <w:rsid w:val="00C840D6"/>
    <w:rsid w:val="00C84C59"/>
    <w:rsid w:val="00C8518B"/>
    <w:rsid w:val="00C855AB"/>
    <w:rsid w:val="00C85B1B"/>
    <w:rsid w:val="00C86668"/>
    <w:rsid w:val="00C87C4C"/>
    <w:rsid w:val="00C90DE7"/>
    <w:rsid w:val="00C90EC6"/>
    <w:rsid w:val="00C9183F"/>
    <w:rsid w:val="00C94546"/>
    <w:rsid w:val="00C959A1"/>
    <w:rsid w:val="00C96956"/>
    <w:rsid w:val="00C97D94"/>
    <w:rsid w:val="00CA002E"/>
    <w:rsid w:val="00CA08D0"/>
    <w:rsid w:val="00CA18F5"/>
    <w:rsid w:val="00CA2BCC"/>
    <w:rsid w:val="00CA2D1D"/>
    <w:rsid w:val="00CA334F"/>
    <w:rsid w:val="00CA3B2A"/>
    <w:rsid w:val="00CA45D3"/>
    <w:rsid w:val="00CA4D41"/>
    <w:rsid w:val="00CA533A"/>
    <w:rsid w:val="00CA5BC6"/>
    <w:rsid w:val="00CA5F4A"/>
    <w:rsid w:val="00CA6176"/>
    <w:rsid w:val="00CA6D3A"/>
    <w:rsid w:val="00CA7B94"/>
    <w:rsid w:val="00CB15BE"/>
    <w:rsid w:val="00CB1BC0"/>
    <w:rsid w:val="00CB227D"/>
    <w:rsid w:val="00CB3856"/>
    <w:rsid w:val="00CB443C"/>
    <w:rsid w:val="00CB6059"/>
    <w:rsid w:val="00CB6245"/>
    <w:rsid w:val="00CB62F4"/>
    <w:rsid w:val="00CB72BE"/>
    <w:rsid w:val="00CB756F"/>
    <w:rsid w:val="00CB7637"/>
    <w:rsid w:val="00CB7F24"/>
    <w:rsid w:val="00CC0228"/>
    <w:rsid w:val="00CC0F0D"/>
    <w:rsid w:val="00CC2722"/>
    <w:rsid w:val="00CC2977"/>
    <w:rsid w:val="00CC3D5C"/>
    <w:rsid w:val="00CC3DA1"/>
    <w:rsid w:val="00CC4AA6"/>
    <w:rsid w:val="00CC4BEF"/>
    <w:rsid w:val="00CC54E8"/>
    <w:rsid w:val="00CC627E"/>
    <w:rsid w:val="00CC6352"/>
    <w:rsid w:val="00CC6984"/>
    <w:rsid w:val="00CD125D"/>
    <w:rsid w:val="00CD1EC6"/>
    <w:rsid w:val="00CD242C"/>
    <w:rsid w:val="00CD28C5"/>
    <w:rsid w:val="00CD3338"/>
    <w:rsid w:val="00CD3E3B"/>
    <w:rsid w:val="00CD5B40"/>
    <w:rsid w:val="00CD62EB"/>
    <w:rsid w:val="00CD6A6C"/>
    <w:rsid w:val="00CD6E2B"/>
    <w:rsid w:val="00CD78E2"/>
    <w:rsid w:val="00CE0243"/>
    <w:rsid w:val="00CE0782"/>
    <w:rsid w:val="00CE0E56"/>
    <w:rsid w:val="00CE294C"/>
    <w:rsid w:val="00CE2C63"/>
    <w:rsid w:val="00CE3151"/>
    <w:rsid w:val="00CE42E1"/>
    <w:rsid w:val="00CE5773"/>
    <w:rsid w:val="00CE585C"/>
    <w:rsid w:val="00CE73F4"/>
    <w:rsid w:val="00CE7EB2"/>
    <w:rsid w:val="00CF1186"/>
    <w:rsid w:val="00CF1A6E"/>
    <w:rsid w:val="00CF1ECF"/>
    <w:rsid w:val="00CF1F02"/>
    <w:rsid w:val="00CF1F72"/>
    <w:rsid w:val="00CF3A6C"/>
    <w:rsid w:val="00CF3D49"/>
    <w:rsid w:val="00CF651F"/>
    <w:rsid w:val="00CF741A"/>
    <w:rsid w:val="00D010EF"/>
    <w:rsid w:val="00D01A06"/>
    <w:rsid w:val="00D01C98"/>
    <w:rsid w:val="00D020CE"/>
    <w:rsid w:val="00D025B0"/>
    <w:rsid w:val="00D033B2"/>
    <w:rsid w:val="00D03735"/>
    <w:rsid w:val="00D0381F"/>
    <w:rsid w:val="00D045A1"/>
    <w:rsid w:val="00D04B9C"/>
    <w:rsid w:val="00D05661"/>
    <w:rsid w:val="00D06ADD"/>
    <w:rsid w:val="00D06F1E"/>
    <w:rsid w:val="00D075D2"/>
    <w:rsid w:val="00D11514"/>
    <w:rsid w:val="00D1215B"/>
    <w:rsid w:val="00D133A9"/>
    <w:rsid w:val="00D1437E"/>
    <w:rsid w:val="00D1549F"/>
    <w:rsid w:val="00D2159B"/>
    <w:rsid w:val="00D21ACB"/>
    <w:rsid w:val="00D221EB"/>
    <w:rsid w:val="00D22EE3"/>
    <w:rsid w:val="00D238A4"/>
    <w:rsid w:val="00D23F47"/>
    <w:rsid w:val="00D25A55"/>
    <w:rsid w:val="00D25F77"/>
    <w:rsid w:val="00D26A30"/>
    <w:rsid w:val="00D306F0"/>
    <w:rsid w:val="00D3077A"/>
    <w:rsid w:val="00D31733"/>
    <w:rsid w:val="00D31F27"/>
    <w:rsid w:val="00D33946"/>
    <w:rsid w:val="00D3394A"/>
    <w:rsid w:val="00D34126"/>
    <w:rsid w:val="00D34F0A"/>
    <w:rsid w:val="00D355FD"/>
    <w:rsid w:val="00D3671F"/>
    <w:rsid w:val="00D36E92"/>
    <w:rsid w:val="00D40388"/>
    <w:rsid w:val="00D4061B"/>
    <w:rsid w:val="00D40658"/>
    <w:rsid w:val="00D40753"/>
    <w:rsid w:val="00D40F9B"/>
    <w:rsid w:val="00D42486"/>
    <w:rsid w:val="00D425D0"/>
    <w:rsid w:val="00D42824"/>
    <w:rsid w:val="00D43047"/>
    <w:rsid w:val="00D437B9"/>
    <w:rsid w:val="00D449EE"/>
    <w:rsid w:val="00D45C58"/>
    <w:rsid w:val="00D47C02"/>
    <w:rsid w:val="00D503D0"/>
    <w:rsid w:val="00D50834"/>
    <w:rsid w:val="00D50B14"/>
    <w:rsid w:val="00D516B8"/>
    <w:rsid w:val="00D524CE"/>
    <w:rsid w:val="00D52C5F"/>
    <w:rsid w:val="00D5387B"/>
    <w:rsid w:val="00D54600"/>
    <w:rsid w:val="00D54AD2"/>
    <w:rsid w:val="00D562C6"/>
    <w:rsid w:val="00D56597"/>
    <w:rsid w:val="00D5718A"/>
    <w:rsid w:val="00D573C1"/>
    <w:rsid w:val="00D578C0"/>
    <w:rsid w:val="00D607DC"/>
    <w:rsid w:val="00D60B70"/>
    <w:rsid w:val="00D6170A"/>
    <w:rsid w:val="00D61C0E"/>
    <w:rsid w:val="00D62FF4"/>
    <w:rsid w:val="00D63060"/>
    <w:rsid w:val="00D63A41"/>
    <w:rsid w:val="00D65E62"/>
    <w:rsid w:val="00D66600"/>
    <w:rsid w:val="00D674A8"/>
    <w:rsid w:val="00D67882"/>
    <w:rsid w:val="00D7030C"/>
    <w:rsid w:val="00D713A3"/>
    <w:rsid w:val="00D713B2"/>
    <w:rsid w:val="00D732A3"/>
    <w:rsid w:val="00D7397D"/>
    <w:rsid w:val="00D73C42"/>
    <w:rsid w:val="00D74491"/>
    <w:rsid w:val="00D75F96"/>
    <w:rsid w:val="00D7670D"/>
    <w:rsid w:val="00D77293"/>
    <w:rsid w:val="00D77867"/>
    <w:rsid w:val="00D800D5"/>
    <w:rsid w:val="00D805BD"/>
    <w:rsid w:val="00D806CA"/>
    <w:rsid w:val="00D80F5C"/>
    <w:rsid w:val="00D812B7"/>
    <w:rsid w:val="00D81B6D"/>
    <w:rsid w:val="00D82DD1"/>
    <w:rsid w:val="00D853CE"/>
    <w:rsid w:val="00D8620F"/>
    <w:rsid w:val="00D86EAE"/>
    <w:rsid w:val="00D87860"/>
    <w:rsid w:val="00D87B9F"/>
    <w:rsid w:val="00D87C48"/>
    <w:rsid w:val="00D87CFC"/>
    <w:rsid w:val="00D92320"/>
    <w:rsid w:val="00D92B76"/>
    <w:rsid w:val="00D92C35"/>
    <w:rsid w:val="00D93432"/>
    <w:rsid w:val="00D9441D"/>
    <w:rsid w:val="00D955D5"/>
    <w:rsid w:val="00D95B4B"/>
    <w:rsid w:val="00D95D2B"/>
    <w:rsid w:val="00D95D5B"/>
    <w:rsid w:val="00DA2A3F"/>
    <w:rsid w:val="00DA3495"/>
    <w:rsid w:val="00DA3D4E"/>
    <w:rsid w:val="00DA519E"/>
    <w:rsid w:val="00DA5345"/>
    <w:rsid w:val="00DA6B23"/>
    <w:rsid w:val="00DA75B4"/>
    <w:rsid w:val="00DB023D"/>
    <w:rsid w:val="00DB0B6D"/>
    <w:rsid w:val="00DB0D4F"/>
    <w:rsid w:val="00DB1732"/>
    <w:rsid w:val="00DB2900"/>
    <w:rsid w:val="00DB292E"/>
    <w:rsid w:val="00DB3352"/>
    <w:rsid w:val="00DB4418"/>
    <w:rsid w:val="00DB449F"/>
    <w:rsid w:val="00DB4568"/>
    <w:rsid w:val="00DB481E"/>
    <w:rsid w:val="00DB4869"/>
    <w:rsid w:val="00DB4A0F"/>
    <w:rsid w:val="00DB4FD1"/>
    <w:rsid w:val="00DB5BA8"/>
    <w:rsid w:val="00DB5F00"/>
    <w:rsid w:val="00DB669E"/>
    <w:rsid w:val="00DB6F29"/>
    <w:rsid w:val="00DB7054"/>
    <w:rsid w:val="00DB7696"/>
    <w:rsid w:val="00DC0990"/>
    <w:rsid w:val="00DC12A9"/>
    <w:rsid w:val="00DC1B4B"/>
    <w:rsid w:val="00DC30BD"/>
    <w:rsid w:val="00DC3E8F"/>
    <w:rsid w:val="00DC3E99"/>
    <w:rsid w:val="00DC3F57"/>
    <w:rsid w:val="00DC4033"/>
    <w:rsid w:val="00DC410D"/>
    <w:rsid w:val="00DC41F9"/>
    <w:rsid w:val="00DC454C"/>
    <w:rsid w:val="00DC462A"/>
    <w:rsid w:val="00DC55C9"/>
    <w:rsid w:val="00DC6B0B"/>
    <w:rsid w:val="00DC6C72"/>
    <w:rsid w:val="00DC7C24"/>
    <w:rsid w:val="00DD14C1"/>
    <w:rsid w:val="00DD1B49"/>
    <w:rsid w:val="00DD24B7"/>
    <w:rsid w:val="00DD270E"/>
    <w:rsid w:val="00DD2F8E"/>
    <w:rsid w:val="00DD4041"/>
    <w:rsid w:val="00DD5711"/>
    <w:rsid w:val="00DD69AD"/>
    <w:rsid w:val="00DD79AC"/>
    <w:rsid w:val="00DE0542"/>
    <w:rsid w:val="00DE0759"/>
    <w:rsid w:val="00DE1276"/>
    <w:rsid w:val="00DE2266"/>
    <w:rsid w:val="00DE28D1"/>
    <w:rsid w:val="00DE31B7"/>
    <w:rsid w:val="00DE4E55"/>
    <w:rsid w:val="00DE5519"/>
    <w:rsid w:val="00DE5997"/>
    <w:rsid w:val="00DE5FF0"/>
    <w:rsid w:val="00DE65C8"/>
    <w:rsid w:val="00DE749C"/>
    <w:rsid w:val="00DF02B3"/>
    <w:rsid w:val="00DF04CB"/>
    <w:rsid w:val="00DF0720"/>
    <w:rsid w:val="00DF13A1"/>
    <w:rsid w:val="00DF140F"/>
    <w:rsid w:val="00DF15D3"/>
    <w:rsid w:val="00DF3871"/>
    <w:rsid w:val="00DF3E0C"/>
    <w:rsid w:val="00DF3E91"/>
    <w:rsid w:val="00DF4464"/>
    <w:rsid w:val="00DF6BDB"/>
    <w:rsid w:val="00DF6DD4"/>
    <w:rsid w:val="00DF706A"/>
    <w:rsid w:val="00E00242"/>
    <w:rsid w:val="00E00F59"/>
    <w:rsid w:val="00E02064"/>
    <w:rsid w:val="00E0279B"/>
    <w:rsid w:val="00E032B9"/>
    <w:rsid w:val="00E03BB5"/>
    <w:rsid w:val="00E045E8"/>
    <w:rsid w:val="00E04ED8"/>
    <w:rsid w:val="00E1006A"/>
    <w:rsid w:val="00E1178B"/>
    <w:rsid w:val="00E11A4B"/>
    <w:rsid w:val="00E11BFF"/>
    <w:rsid w:val="00E12382"/>
    <w:rsid w:val="00E138DB"/>
    <w:rsid w:val="00E13BE3"/>
    <w:rsid w:val="00E13C04"/>
    <w:rsid w:val="00E13D28"/>
    <w:rsid w:val="00E13D98"/>
    <w:rsid w:val="00E16237"/>
    <w:rsid w:val="00E1680A"/>
    <w:rsid w:val="00E20A2B"/>
    <w:rsid w:val="00E20EE5"/>
    <w:rsid w:val="00E21983"/>
    <w:rsid w:val="00E220D8"/>
    <w:rsid w:val="00E22709"/>
    <w:rsid w:val="00E22D39"/>
    <w:rsid w:val="00E22D5E"/>
    <w:rsid w:val="00E22F57"/>
    <w:rsid w:val="00E22FC4"/>
    <w:rsid w:val="00E23252"/>
    <w:rsid w:val="00E25006"/>
    <w:rsid w:val="00E25C68"/>
    <w:rsid w:val="00E26DF5"/>
    <w:rsid w:val="00E31005"/>
    <w:rsid w:val="00E310BF"/>
    <w:rsid w:val="00E317D5"/>
    <w:rsid w:val="00E32AB0"/>
    <w:rsid w:val="00E353BD"/>
    <w:rsid w:val="00E355E9"/>
    <w:rsid w:val="00E360A2"/>
    <w:rsid w:val="00E365BB"/>
    <w:rsid w:val="00E37775"/>
    <w:rsid w:val="00E379BA"/>
    <w:rsid w:val="00E40AF2"/>
    <w:rsid w:val="00E40DE0"/>
    <w:rsid w:val="00E41243"/>
    <w:rsid w:val="00E4225D"/>
    <w:rsid w:val="00E4233B"/>
    <w:rsid w:val="00E43684"/>
    <w:rsid w:val="00E4382C"/>
    <w:rsid w:val="00E442B0"/>
    <w:rsid w:val="00E44392"/>
    <w:rsid w:val="00E446E0"/>
    <w:rsid w:val="00E44E90"/>
    <w:rsid w:val="00E456E2"/>
    <w:rsid w:val="00E465E8"/>
    <w:rsid w:val="00E46627"/>
    <w:rsid w:val="00E50FFE"/>
    <w:rsid w:val="00E52DD3"/>
    <w:rsid w:val="00E52FAC"/>
    <w:rsid w:val="00E54174"/>
    <w:rsid w:val="00E54414"/>
    <w:rsid w:val="00E549BB"/>
    <w:rsid w:val="00E54CEE"/>
    <w:rsid w:val="00E554D1"/>
    <w:rsid w:val="00E55A7C"/>
    <w:rsid w:val="00E55FD3"/>
    <w:rsid w:val="00E56CE5"/>
    <w:rsid w:val="00E570F1"/>
    <w:rsid w:val="00E576EA"/>
    <w:rsid w:val="00E60150"/>
    <w:rsid w:val="00E603A9"/>
    <w:rsid w:val="00E61531"/>
    <w:rsid w:val="00E61A72"/>
    <w:rsid w:val="00E62A83"/>
    <w:rsid w:val="00E63D4A"/>
    <w:rsid w:val="00E65883"/>
    <w:rsid w:val="00E661AA"/>
    <w:rsid w:val="00E661E1"/>
    <w:rsid w:val="00E6623C"/>
    <w:rsid w:val="00E665CC"/>
    <w:rsid w:val="00E67774"/>
    <w:rsid w:val="00E67AF7"/>
    <w:rsid w:val="00E67B9C"/>
    <w:rsid w:val="00E714AD"/>
    <w:rsid w:val="00E7213C"/>
    <w:rsid w:val="00E72620"/>
    <w:rsid w:val="00E72E4E"/>
    <w:rsid w:val="00E730E6"/>
    <w:rsid w:val="00E73863"/>
    <w:rsid w:val="00E73EF2"/>
    <w:rsid w:val="00E74AFB"/>
    <w:rsid w:val="00E7518B"/>
    <w:rsid w:val="00E75651"/>
    <w:rsid w:val="00E77068"/>
    <w:rsid w:val="00E7747B"/>
    <w:rsid w:val="00E77CCB"/>
    <w:rsid w:val="00E81AFD"/>
    <w:rsid w:val="00E81E14"/>
    <w:rsid w:val="00E823B4"/>
    <w:rsid w:val="00E83FAA"/>
    <w:rsid w:val="00E8401B"/>
    <w:rsid w:val="00E84076"/>
    <w:rsid w:val="00E8459B"/>
    <w:rsid w:val="00E854C1"/>
    <w:rsid w:val="00E8594A"/>
    <w:rsid w:val="00E85E73"/>
    <w:rsid w:val="00E86502"/>
    <w:rsid w:val="00E87398"/>
    <w:rsid w:val="00E87560"/>
    <w:rsid w:val="00E877B3"/>
    <w:rsid w:val="00E87E0D"/>
    <w:rsid w:val="00E87FA1"/>
    <w:rsid w:val="00E90A27"/>
    <w:rsid w:val="00E93042"/>
    <w:rsid w:val="00E93B7F"/>
    <w:rsid w:val="00E94B92"/>
    <w:rsid w:val="00E95013"/>
    <w:rsid w:val="00E95CBC"/>
    <w:rsid w:val="00E96136"/>
    <w:rsid w:val="00E9636B"/>
    <w:rsid w:val="00E96FEF"/>
    <w:rsid w:val="00EA0345"/>
    <w:rsid w:val="00EA0684"/>
    <w:rsid w:val="00EA2AAB"/>
    <w:rsid w:val="00EA3670"/>
    <w:rsid w:val="00EA4065"/>
    <w:rsid w:val="00EA4B47"/>
    <w:rsid w:val="00EA592E"/>
    <w:rsid w:val="00EA64BA"/>
    <w:rsid w:val="00EA6B2C"/>
    <w:rsid w:val="00EA7301"/>
    <w:rsid w:val="00EA78C3"/>
    <w:rsid w:val="00EA7FC8"/>
    <w:rsid w:val="00EB01BC"/>
    <w:rsid w:val="00EB0B36"/>
    <w:rsid w:val="00EB0E78"/>
    <w:rsid w:val="00EB2024"/>
    <w:rsid w:val="00EB3E53"/>
    <w:rsid w:val="00EB41FF"/>
    <w:rsid w:val="00EB4380"/>
    <w:rsid w:val="00EB6252"/>
    <w:rsid w:val="00EB64C0"/>
    <w:rsid w:val="00EC06FE"/>
    <w:rsid w:val="00EC0F16"/>
    <w:rsid w:val="00EC1A00"/>
    <w:rsid w:val="00EC21AC"/>
    <w:rsid w:val="00EC38FD"/>
    <w:rsid w:val="00EC3D63"/>
    <w:rsid w:val="00EC48EE"/>
    <w:rsid w:val="00EC5017"/>
    <w:rsid w:val="00EC5330"/>
    <w:rsid w:val="00EC651E"/>
    <w:rsid w:val="00EC6FEE"/>
    <w:rsid w:val="00EC711A"/>
    <w:rsid w:val="00EC7A73"/>
    <w:rsid w:val="00EC7AAE"/>
    <w:rsid w:val="00EC7F62"/>
    <w:rsid w:val="00ED1294"/>
    <w:rsid w:val="00ED131E"/>
    <w:rsid w:val="00ED197F"/>
    <w:rsid w:val="00ED20CA"/>
    <w:rsid w:val="00ED2992"/>
    <w:rsid w:val="00ED2B6F"/>
    <w:rsid w:val="00ED340D"/>
    <w:rsid w:val="00ED3D2A"/>
    <w:rsid w:val="00ED4926"/>
    <w:rsid w:val="00ED4B0E"/>
    <w:rsid w:val="00ED534D"/>
    <w:rsid w:val="00ED6EA8"/>
    <w:rsid w:val="00ED6F53"/>
    <w:rsid w:val="00ED6FD1"/>
    <w:rsid w:val="00ED75B8"/>
    <w:rsid w:val="00ED7955"/>
    <w:rsid w:val="00EE0391"/>
    <w:rsid w:val="00EE0A96"/>
    <w:rsid w:val="00EE118A"/>
    <w:rsid w:val="00EE15C7"/>
    <w:rsid w:val="00EE1B1F"/>
    <w:rsid w:val="00EE2267"/>
    <w:rsid w:val="00EE2A77"/>
    <w:rsid w:val="00EE2D5D"/>
    <w:rsid w:val="00EE3B1A"/>
    <w:rsid w:val="00EE3D28"/>
    <w:rsid w:val="00EE6809"/>
    <w:rsid w:val="00EF3367"/>
    <w:rsid w:val="00EF3E22"/>
    <w:rsid w:val="00EF4D64"/>
    <w:rsid w:val="00EF5D77"/>
    <w:rsid w:val="00EF6710"/>
    <w:rsid w:val="00EF761C"/>
    <w:rsid w:val="00F01167"/>
    <w:rsid w:val="00F015C3"/>
    <w:rsid w:val="00F0165A"/>
    <w:rsid w:val="00F03234"/>
    <w:rsid w:val="00F04630"/>
    <w:rsid w:val="00F047D8"/>
    <w:rsid w:val="00F05152"/>
    <w:rsid w:val="00F05BE9"/>
    <w:rsid w:val="00F10583"/>
    <w:rsid w:val="00F1088E"/>
    <w:rsid w:val="00F10C8A"/>
    <w:rsid w:val="00F110AE"/>
    <w:rsid w:val="00F12007"/>
    <w:rsid w:val="00F120D1"/>
    <w:rsid w:val="00F131F0"/>
    <w:rsid w:val="00F15EF8"/>
    <w:rsid w:val="00F1627D"/>
    <w:rsid w:val="00F16BD2"/>
    <w:rsid w:val="00F16DB2"/>
    <w:rsid w:val="00F1705D"/>
    <w:rsid w:val="00F17433"/>
    <w:rsid w:val="00F17901"/>
    <w:rsid w:val="00F21449"/>
    <w:rsid w:val="00F2265F"/>
    <w:rsid w:val="00F25E5F"/>
    <w:rsid w:val="00F30013"/>
    <w:rsid w:val="00F30649"/>
    <w:rsid w:val="00F30F6D"/>
    <w:rsid w:val="00F31F05"/>
    <w:rsid w:val="00F33E5D"/>
    <w:rsid w:val="00F3612D"/>
    <w:rsid w:val="00F364B6"/>
    <w:rsid w:val="00F36822"/>
    <w:rsid w:val="00F36D1A"/>
    <w:rsid w:val="00F3787D"/>
    <w:rsid w:val="00F42E60"/>
    <w:rsid w:val="00F43584"/>
    <w:rsid w:val="00F435E2"/>
    <w:rsid w:val="00F442C5"/>
    <w:rsid w:val="00F461E8"/>
    <w:rsid w:val="00F4621F"/>
    <w:rsid w:val="00F468AA"/>
    <w:rsid w:val="00F51687"/>
    <w:rsid w:val="00F52110"/>
    <w:rsid w:val="00F52EBA"/>
    <w:rsid w:val="00F53CE9"/>
    <w:rsid w:val="00F53E8F"/>
    <w:rsid w:val="00F553E3"/>
    <w:rsid w:val="00F55794"/>
    <w:rsid w:val="00F55B54"/>
    <w:rsid w:val="00F55D32"/>
    <w:rsid w:val="00F57013"/>
    <w:rsid w:val="00F57040"/>
    <w:rsid w:val="00F57E68"/>
    <w:rsid w:val="00F60775"/>
    <w:rsid w:val="00F60868"/>
    <w:rsid w:val="00F6128F"/>
    <w:rsid w:val="00F612F2"/>
    <w:rsid w:val="00F61D81"/>
    <w:rsid w:val="00F61DA6"/>
    <w:rsid w:val="00F63A3A"/>
    <w:rsid w:val="00F6445B"/>
    <w:rsid w:val="00F64687"/>
    <w:rsid w:val="00F6495C"/>
    <w:rsid w:val="00F65ADB"/>
    <w:rsid w:val="00F65D07"/>
    <w:rsid w:val="00F666EE"/>
    <w:rsid w:val="00F66837"/>
    <w:rsid w:val="00F6769C"/>
    <w:rsid w:val="00F67A78"/>
    <w:rsid w:val="00F67EB7"/>
    <w:rsid w:val="00F70301"/>
    <w:rsid w:val="00F70F2D"/>
    <w:rsid w:val="00F719E8"/>
    <w:rsid w:val="00F7261F"/>
    <w:rsid w:val="00F734E9"/>
    <w:rsid w:val="00F77787"/>
    <w:rsid w:val="00F8024A"/>
    <w:rsid w:val="00F82FFA"/>
    <w:rsid w:val="00F83698"/>
    <w:rsid w:val="00F83DDF"/>
    <w:rsid w:val="00F83E07"/>
    <w:rsid w:val="00F83EEC"/>
    <w:rsid w:val="00F843FD"/>
    <w:rsid w:val="00F859BA"/>
    <w:rsid w:val="00F85F8A"/>
    <w:rsid w:val="00F8648E"/>
    <w:rsid w:val="00F86598"/>
    <w:rsid w:val="00F86687"/>
    <w:rsid w:val="00F86D14"/>
    <w:rsid w:val="00F876D2"/>
    <w:rsid w:val="00F901EB"/>
    <w:rsid w:val="00F90707"/>
    <w:rsid w:val="00F90ACE"/>
    <w:rsid w:val="00F90CBC"/>
    <w:rsid w:val="00F90D63"/>
    <w:rsid w:val="00F90DD8"/>
    <w:rsid w:val="00F91E81"/>
    <w:rsid w:val="00F92F51"/>
    <w:rsid w:val="00F94E97"/>
    <w:rsid w:val="00F952C3"/>
    <w:rsid w:val="00F963F3"/>
    <w:rsid w:val="00F9694B"/>
    <w:rsid w:val="00F96D97"/>
    <w:rsid w:val="00F97078"/>
    <w:rsid w:val="00FA0E2D"/>
    <w:rsid w:val="00FA28DE"/>
    <w:rsid w:val="00FA5A41"/>
    <w:rsid w:val="00FA5D03"/>
    <w:rsid w:val="00FA5FD7"/>
    <w:rsid w:val="00FA6BA1"/>
    <w:rsid w:val="00FB02DC"/>
    <w:rsid w:val="00FB05C2"/>
    <w:rsid w:val="00FB47D7"/>
    <w:rsid w:val="00FB5129"/>
    <w:rsid w:val="00FB6AC9"/>
    <w:rsid w:val="00FB6F96"/>
    <w:rsid w:val="00FB7E04"/>
    <w:rsid w:val="00FC0E4B"/>
    <w:rsid w:val="00FC130F"/>
    <w:rsid w:val="00FC20C9"/>
    <w:rsid w:val="00FC2265"/>
    <w:rsid w:val="00FC2693"/>
    <w:rsid w:val="00FC2879"/>
    <w:rsid w:val="00FC2D15"/>
    <w:rsid w:val="00FC36E5"/>
    <w:rsid w:val="00FC4CD7"/>
    <w:rsid w:val="00FC594B"/>
    <w:rsid w:val="00FC5CC7"/>
    <w:rsid w:val="00FC5ED0"/>
    <w:rsid w:val="00FC6EAC"/>
    <w:rsid w:val="00FC7250"/>
    <w:rsid w:val="00FC7A95"/>
    <w:rsid w:val="00FD0348"/>
    <w:rsid w:val="00FD062D"/>
    <w:rsid w:val="00FD0B8B"/>
    <w:rsid w:val="00FD1A10"/>
    <w:rsid w:val="00FD280F"/>
    <w:rsid w:val="00FD2AFC"/>
    <w:rsid w:val="00FD2CD8"/>
    <w:rsid w:val="00FD316F"/>
    <w:rsid w:val="00FD3EFA"/>
    <w:rsid w:val="00FD4095"/>
    <w:rsid w:val="00FD4432"/>
    <w:rsid w:val="00FD4D2A"/>
    <w:rsid w:val="00FD509B"/>
    <w:rsid w:val="00FD50C1"/>
    <w:rsid w:val="00FD5494"/>
    <w:rsid w:val="00FD63EB"/>
    <w:rsid w:val="00FD736F"/>
    <w:rsid w:val="00FD7461"/>
    <w:rsid w:val="00FE0EFB"/>
    <w:rsid w:val="00FE27D8"/>
    <w:rsid w:val="00FE3D50"/>
    <w:rsid w:val="00FE44ED"/>
    <w:rsid w:val="00FE4680"/>
    <w:rsid w:val="00FE5BFD"/>
    <w:rsid w:val="00FE6298"/>
    <w:rsid w:val="00FE641A"/>
    <w:rsid w:val="00FE65C3"/>
    <w:rsid w:val="00FE778F"/>
    <w:rsid w:val="00FF0016"/>
    <w:rsid w:val="00FF097C"/>
    <w:rsid w:val="00FF0AFA"/>
    <w:rsid w:val="00FF11EE"/>
    <w:rsid w:val="00FF1F87"/>
    <w:rsid w:val="00FF2014"/>
    <w:rsid w:val="00FF22EE"/>
    <w:rsid w:val="00FF2E08"/>
    <w:rsid w:val="00FF367E"/>
    <w:rsid w:val="00FF4B38"/>
    <w:rsid w:val="00FF5197"/>
    <w:rsid w:val="00FF5D3A"/>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52669AF"/>
  <w15:docId w15:val="{22257907-81FE-6F41-9B0B-62FA3FDFDF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NZ"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16F9"/>
    <w:rPr>
      <w:sz w:val="24"/>
      <w:szCs w:val="24"/>
      <w:lang w:val="en-US"/>
    </w:rPr>
  </w:style>
  <w:style w:type="paragraph" w:styleId="Heading1">
    <w:name w:val="heading 1"/>
    <w:basedOn w:val="Normal"/>
    <w:next w:val="Normal"/>
    <w:link w:val="Heading1Char"/>
    <w:qFormat/>
    <w:rsid w:val="00262618"/>
    <w:pPr>
      <w:keepNext/>
      <w:tabs>
        <w:tab w:val="left" w:pos="720"/>
      </w:tabs>
      <w:spacing w:before="480" w:after="240"/>
      <w:outlineLvl w:val="0"/>
    </w:pPr>
    <w:rPr>
      <w:rFonts w:ascii="Arial Bold" w:hAnsi="Arial Bold"/>
      <w:b/>
      <w:caps/>
      <w:sz w:val="22"/>
      <w:szCs w:val="20"/>
      <w:lang w:val="en-GB"/>
    </w:rPr>
  </w:style>
  <w:style w:type="paragraph" w:styleId="Heading2">
    <w:name w:val="heading 2"/>
    <w:basedOn w:val="Normal"/>
    <w:next w:val="Normal"/>
    <w:link w:val="Heading2Char"/>
    <w:qFormat/>
    <w:rsid w:val="00262618"/>
    <w:pPr>
      <w:keepNext/>
      <w:tabs>
        <w:tab w:val="left" w:pos="720"/>
      </w:tabs>
      <w:spacing w:before="120" w:after="120"/>
      <w:outlineLvl w:val="1"/>
    </w:pPr>
    <w:rPr>
      <w:rFonts w:ascii="Arial" w:hAnsi="Arial"/>
      <w:b/>
      <w:i/>
      <w:szCs w:val="20"/>
      <w:lang w:val="en-GB"/>
    </w:rPr>
  </w:style>
  <w:style w:type="paragraph" w:styleId="Heading3">
    <w:name w:val="heading 3"/>
    <w:basedOn w:val="Normal"/>
    <w:next w:val="Normal"/>
    <w:link w:val="Heading3Char"/>
    <w:qFormat/>
    <w:rsid w:val="00262618"/>
    <w:pPr>
      <w:keepNext/>
      <w:tabs>
        <w:tab w:val="left" w:pos="900"/>
      </w:tabs>
      <w:spacing w:before="120" w:after="120"/>
      <w:outlineLvl w:val="2"/>
    </w:pPr>
    <w:rPr>
      <w:rFonts w:ascii="Arial" w:hAnsi="Arial"/>
      <w:i/>
      <w:szCs w:val="20"/>
      <w:lang w:val="en-GB"/>
    </w:rPr>
  </w:style>
  <w:style w:type="paragraph" w:styleId="Heading4">
    <w:name w:val="heading 4"/>
    <w:basedOn w:val="Normal"/>
    <w:next w:val="Normal"/>
    <w:link w:val="Heading4Char"/>
    <w:uiPriority w:val="9"/>
    <w:semiHidden/>
    <w:unhideWhenUsed/>
    <w:rsid w:val="00262618"/>
    <w:pPr>
      <w:keepNext/>
      <w:keepLines/>
      <w:spacing w:before="200"/>
      <w:outlineLvl w:val="3"/>
    </w:pPr>
    <w:rPr>
      <w:rFonts w:asciiTheme="majorHAnsi" w:eastAsiaTheme="majorEastAsia" w:hAnsiTheme="majorHAnsi" w:cstheme="majorBidi"/>
      <w:b/>
      <w:bCs/>
      <w:i/>
      <w:iCs/>
      <w:color w:val="4F81BD" w:themeColor="accent1"/>
      <w:sz w:val="22"/>
      <w:szCs w:val="20"/>
    </w:rPr>
  </w:style>
  <w:style w:type="paragraph" w:styleId="Heading5">
    <w:name w:val="heading 5"/>
    <w:basedOn w:val="Normal"/>
    <w:next w:val="Normal"/>
    <w:link w:val="Heading5Char"/>
    <w:qFormat/>
    <w:rsid w:val="00262618"/>
    <w:pPr>
      <w:keepNext/>
      <w:numPr>
        <w:ilvl w:val="4"/>
        <w:numId w:val="1"/>
      </w:numPr>
      <w:outlineLvl w:val="4"/>
    </w:pPr>
    <w:rPr>
      <w:rFonts w:ascii="Arial" w:hAnsi="Arial" w:cs="Arial"/>
      <w:i/>
      <w:iCs/>
      <w:sz w:val="20"/>
      <w:szCs w:val="20"/>
    </w:rPr>
  </w:style>
  <w:style w:type="paragraph" w:styleId="Heading6">
    <w:name w:val="heading 6"/>
    <w:basedOn w:val="Normal"/>
    <w:next w:val="Normal"/>
    <w:link w:val="Heading6Char"/>
    <w:qFormat/>
    <w:rsid w:val="00262618"/>
    <w:pPr>
      <w:keepNext/>
      <w:numPr>
        <w:ilvl w:val="5"/>
        <w:numId w:val="1"/>
      </w:numPr>
      <w:jc w:val="center"/>
      <w:outlineLvl w:val="5"/>
    </w:pPr>
    <w:rPr>
      <w:rFonts w:ascii="Arial" w:hAnsi="Arial" w:cs="Arial"/>
      <w:b/>
      <w:bCs/>
      <w:i/>
      <w:iCs/>
      <w:sz w:val="22"/>
    </w:rPr>
  </w:style>
  <w:style w:type="paragraph" w:styleId="Heading7">
    <w:name w:val="heading 7"/>
    <w:basedOn w:val="Normal"/>
    <w:next w:val="Normal"/>
    <w:link w:val="Heading7Char"/>
    <w:qFormat/>
    <w:rsid w:val="00262618"/>
    <w:pPr>
      <w:keepNext/>
      <w:numPr>
        <w:ilvl w:val="6"/>
        <w:numId w:val="1"/>
      </w:numPr>
      <w:jc w:val="center"/>
      <w:outlineLvl w:val="6"/>
    </w:pPr>
    <w:rPr>
      <w:rFonts w:ascii="Arial" w:hAnsi="Arial" w:cs="Arial"/>
      <w:i/>
      <w:iCs/>
      <w:sz w:val="22"/>
      <w:szCs w:val="20"/>
    </w:rPr>
  </w:style>
  <w:style w:type="paragraph" w:styleId="Heading8">
    <w:name w:val="heading 8"/>
    <w:basedOn w:val="Normal"/>
    <w:next w:val="Normal"/>
    <w:link w:val="Heading8Char"/>
    <w:qFormat/>
    <w:rsid w:val="00262618"/>
    <w:pPr>
      <w:keepNext/>
      <w:numPr>
        <w:ilvl w:val="7"/>
        <w:numId w:val="1"/>
      </w:numPr>
      <w:outlineLvl w:val="7"/>
    </w:pPr>
    <w:rPr>
      <w:rFonts w:ascii="Arial" w:hAnsi="Arial" w:cs="Arial"/>
      <w:i/>
      <w:iCs/>
      <w:sz w:val="22"/>
      <w:szCs w:val="20"/>
    </w:rPr>
  </w:style>
  <w:style w:type="paragraph" w:styleId="Heading9">
    <w:name w:val="heading 9"/>
    <w:basedOn w:val="Normal"/>
    <w:next w:val="Normal"/>
    <w:link w:val="Heading9Char"/>
    <w:qFormat/>
    <w:rsid w:val="00262618"/>
    <w:pPr>
      <w:keepNext/>
      <w:ind w:left="1584" w:hanging="1584"/>
      <w:jc w:val="right"/>
      <w:outlineLvl w:val="8"/>
    </w:pPr>
    <w:rPr>
      <w:rFonts w:ascii="Arial" w:hAnsi="Arial" w:cs="Arial"/>
      <w:i/>
      <w:iCs/>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4a">
    <w:name w:val="Heading 4a"/>
    <w:basedOn w:val="Heading4"/>
    <w:link w:val="Heading4aChar"/>
    <w:qFormat/>
    <w:rsid w:val="00262618"/>
    <w:pPr>
      <w:keepLines w:val="0"/>
      <w:tabs>
        <w:tab w:val="left" w:pos="1080"/>
      </w:tabs>
      <w:spacing w:before="120" w:after="120"/>
    </w:pPr>
    <w:rPr>
      <w:rFonts w:ascii="Arial" w:hAnsi="Arial"/>
      <w:bCs w:val="0"/>
      <w:i w:val="0"/>
      <w:color w:val="auto"/>
      <w:lang w:val="en-GB" w:eastAsia="en-GB"/>
    </w:rPr>
  </w:style>
  <w:style w:type="character" w:customStyle="1" w:styleId="Heading4aChar">
    <w:name w:val="Heading 4a Char"/>
    <w:basedOn w:val="Heading4Char"/>
    <w:link w:val="Heading4a"/>
    <w:rsid w:val="00262618"/>
    <w:rPr>
      <w:rFonts w:ascii="Arial" w:eastAsiaTheme="majorEastAsia" w:hAnsi="Arial" w:cstheme="majorBidi"/>
      <w:b/>
      <w:bCs w:val="0"/>
      <w:i w:val="0"/>
      <w:iCs/>
      <w:color w:val="4F81BD" w:themeColor="accent1"/>
      <w:sz w:val="22"/>
      <w:lang w:val="en-GB" w:eastAsia="en-GB"/>
    </w:rPr>
  </w:style>
  <w:style w:type="character" w:customStyle="1" w:styleId="Heading4Char">
    <w:name w:val="Heading 4 Char"/>
    <w:basedOn w:val="DefaultParagraphFont"/>
    <w:link w:val="Heading4"/>
    <w:uiPriority w:val="9"/>
    <w:semiHidden/>
    <w:rsid w:val="00262618"/>
    <w:rPr>
      <w:rFonts w:asciiTheme="majorHAnsi" w:eastAsiaTheme="majorEastAsia" w:hAnsiTheme="majorHAnsi" w:cstheme="majorBidi"/>
      <w:b/>
      <w:bCs/>
      <w:i/>
      <w:iCs/>
      <w:color w:val="4F81BD" w:themeColor="accent1"/>
    </w:rPr>
  </w:style>
  <w:style w:type="character" w:customStyle="1" w:styleId="Heading1Char">
    <w:name w:val="Heading 1 Char"/>
    <w:basedOn w:val="DefaultParagraphFont"/>
    <w:link w:val="Heading1"/>
    <w:rsid w:val="00262618"/>
    <w:rPr>
      <w:rFonts w:ascii="Arial Bold" w:hAnsi="Arial Bold"/>
      <w:b/>
      <w:caps/>
      <w:sz w:val="22"/>
      <w:lang w:val="en-GB"/>
    </w:rPr>
  </w:style>
  <w:style w:type="character" w:customStyle="1" w:styleId="Heading2Char">
    <w:name w:val="Heading 2 Char"/>
    <w:basedOn w:val="DefaultParagraphFont"/>
    <w:link w:val="Heading2"/>
    <w:rsid w:val="00262618"/>
    <w:rPr>
      <w:rFonts w:ascii="Arial" w:hAnsi="Arial"/>
      <w:b/>
      <w:i/>
      <w:sz w:val="24"/>
      <w:lang w:val="en-GB"/>
    </w:rPr>
  </w:style>
  <w:style w:type="character" w:customStyle="1" w:styleId="Heading3Char">
    <w:name w:val="Heading 3 Char"/>
    <w:basedOn w:val="DefaultParagraphFont"/>
    <w:link w:val="Heading3"/>
    <w:rsid w:val="00262618"/>
    <w:rPr>
      <w:rFonts w:ascii="Arial" w:hAnsi="Arial"/>
      <w:i/>
      <w:sz w:val="24"/>
      <w:lang w:val="en-GB"/>
    </w:rPr>
  </w:style>
  <w:style w:type="character" w:customStyle="1" w:styleId="Heading5Char">
    <w:name w:val="Heading 5 Char"/>
    <w:basedOn w:val="DefaultParagraphFont"/>
    <w:link w:val="Heading5"/>
    <w:rsid w:val="00262618"/>
    <w:rPr>
      <w:rFonts w:ascii="Arial" w:hAnsi="Arial" w:cs="Arial"/>
      <w:i/>
      <w:iCs/>
      <w:lang w:val="en-US"/>
    </w:rPr>
  </w:style>
  <w:style w:type="character" w:customStyle="1" w:styleId="Heading6Char">
    <w:name w:val="Heading 6 Char"/>
    <w:basedOn w:val="DefaultParagraphFont"/>
    <w:link w:val="Heading6"/>
    <w:rsid w:val="00262618"/>
    <w:rPr>
      <w:rFonts w:ascii="Arial" w:hAnsi="Arial" w:cs="Arial"/>
      <w:b/>
      <w:bCs/>
      <w:i/>
      <w:iCs/>
      <w:sz w:val="22"/>
      <w:szCs w:val="24"/>
      <w:lang w:val="en-US"/>
    </w:rPr>
  </w:style>
  <w:style w:type="character" w:customStyle="1" w:styleId="Heading7Char">
    <w:name w:val="Heading 7 Char"/>
    <w:basedOn w:val="DefaultParagraphFont"/>
    <w:link w:val="Heading7"/>
    <w:rsid w:val="00262618"/>
    <w:rPr>
      <w:rFonts w:ascii="Arial" w:hAnsi="Arial" w:cs="Arial"/>
      <w:i/>
      <w:iCs/>
      <w:sz w:val="22"/>
      <w:lang w:val="en-US"/>
    </w:rPr>
  </w:style>
  <w:style w:type="character" w:customStyle="1" w:styleId="Heading8Char">
    <w:name w:val="Heading 8 Char"/>
    <w:basedOn w:val="DefaultParagraphFont"/>
    <w:link w:val="Heading8"/>
    <w:rsid w:val="00262618"/>
    <w:rPr>
      <w:rFonts w:ascii="Arial" w:hAnsi="Arial" w:cs="Arial"/>
      <w:i/>
      <w:iCs/>
      <w:sz w:val="22"/>
      <w:lang w:val="en-US"/>
    </w:rPr>
  </w:style>
  <w:style w:type="character" w:customStyle="1" w:styleId="Heading9Char">
    <w:name w:val="Heading 9 Char"/>
    <w:basedOn w:val="DefaultParagraphFont"/>
    <w:link w:val="Heading9"/>
    <w:rsid w:val="00262618"/>
    <w:rPr>
      <w:rFonts w:ascii="Arial" w:hAnsi="Arial" w:cs="Arial"/>
      <w:i/>
      <w:iCs/>
      <w:lang w:val="en-US"/>
    </w:rPr>
  </w:style>
  <w:style w:type="paragraph" w:styleId="Caption">
    <w:name w:val="caption"/>
    <w:basedOn w:val="Normal"/>
    <w:next w:val="Normal"/>
    <w:unhideWhenUsed/>
    <w:qFormat/>
    <w:rsid w:val="00262618"/>
    <w:rPr>
      <w:rFonts w:ascii="Arial" w:hAnsi="Arial"/>
      <w:bCs/>
      <w:sz w:val="22"/>
      <w:szCs w:val="20"/>
    </w:rPr>
  </w:style>
  <w:style w:type="character" w:styleId="Emphasis">
    <w:name w:val="Emphasis"/>
    <w:basedOn w:val="DefaultParagraphFont"/>
    <w:uiPriority w:val="20"/>
    <w:qFormat/>
    <w:rsid w:val="00262618"/>
    <w:rPr>
      <w:b/>
      <w:bCs/>
      <w:i w:val="0"/>
      <w:iCs w:val="0"/>
    </w:rPr>
  </w:style>
  <w:style w:type="paragraph" w:styleId="NoSpacing">
    <w:name w:val="No Spacing"/>
    <w:uiPriority w:val="1"/>
    <w:qFormat/>
    <w:rsid w:val="00262618"/>
    <w:rPr>
      <w:rFonts w:ascii="Calibri" w:eastAsia="Calibri" w:hAnsi="Calibri"/>
      <w:sz w:val="22"/>
      <w:szCs w:val="22"/>
      <w:lang w:val="en-US"/>
    </w:rPr>
  </w:style>
  <w:style w:type="paragraph" w:styleId="ListParagraph">
    <w:name w:val="List Paragraph"/>
    <w:basedOn w:val="Normal"/>
    <w:link w:val="ListParagraphChar"/>
    <w:uiPriority w:val="34"/>
    <w:qFormat/>
    <w:rsid w:val="00262618"/>
    <w:pPr>
      <w:ind w:left="720"/>
    </w:pPr>
    <w:rPr>
      <w:rFonts w:ascii="Arial" w:hAnsi="Arial"/>
      <w:sz w:val="22"/>
      <w:szCs w:val="20"/>
    </w:rPr>
  </w:style>
  <w:style w:type="character" w:styleId="Hyperlink">
    <w:name w:val="Hyperlink"/>
    <w:basedOn w:val="DefaultParagraphFont"/>
    <w:uiPriority w:val="99"/>
    <w:unhideWhenUsed/>
    <w:rsid w:val="006D0C2B"/>
    <w:rPr>
      <w:color w:val="0000FF" w:themeColor="hyperlink"/>
      <w:u w:val="single"/>
    </w:rPr>
  </w:style>
  <w:style w:type="paragraph" w:styleId="Header">
    <w:name w:val="header"/>
    <w:basedOn w:val="Normal"/>
    <w:link w:val="HeaderChar"/>
    <w:unhideWhenUsed/>
    <w:rsid w:val="00FC7250"/>
    <w:pPr>
      <w:tabs>
        <w:tab w:val="center" w:pos="4513"/>
        <w:tab w:val="right" w:pos="9026"/>
      </w:tabs>
    </w:pPr>
    <w:rPr>
      <w:rFonts w:ascii="Arial" w:hAnsi="Arial"/>
      <w:sz w:val="22"/>
      <w:szCs w:val="20"/>
    </w:rPr>
  </w:style>
  <w:style w:type="character" w:customStyle="1" w:styleId="HeaderChar">
    <w:name w:val="Header Char"/>
    <w:basedOn w:val="DefaultParagraphFont"/>
    <w:link w:val="Header"/>
    <w:uiPriority w:val="99"/>
    <w:rsid w:val="00FC7250"/>
    <w:rPr>
      <w:rFonts w:ascii="Arial" w:hAnsi="Arial"/>
      <w:sz w:val="22"/>
      <w:lang w:val="en-US"/>
    </w:rPr>
  </w:style>
  <w:style w:type="paragraph" w:styleId="Footer">
    <w:name w:val="footer"/>
    <w:basedOn w:val="Normal"/>
    <w:link w:val="FooterChar"/>
    <w:uiPriority w:val="99"/>
    <w:unhideWhenUsed/>
    <w:rsid w:val="00FC7250"/>
    <w:pPr>
      <w:tabs>
        <w:tab w:val="center" w:pos="4513"/>
        <w:tab w:val="right" w:pos="9026"/>
      </w:tabs>
    </w:pPr>
    <w:rPr>
      <w:rFonts w:ascii="Arial" w:hAnsi="Arial"/>
      <w:sz w:val="22"/>
      <w:szCs w:val="20"/>
    </w:rPr>
  </w:style>
  <w:style w:type="character" w:customStyle="1" w:styleId="FooterChar">
    <w:name w:val="Footer Char"/>
    <w:basedOn w:val="DefaultParagraphFont"/>
    <w:link w:val="Footer"/>
    <w:uiPriority w:val="99"/>
    <w:rsid w:val="00FC7250"/>
    <w:rPr>
      <w:rFonts w:ascii="Arial" w:hAnsi="Arial"/>
      <w:sz w:val="22"/>
      <w:lang w:val="en-US"/>
    </w:rPr>
  </w:style>
  <w:style w:type="character" w:customStyle="1" w:styleId="li-content">
    <w:name w:val="li-content"/>
    <w:basedOn w:val="DefaultParagraphFont"/>
    <w:rsid w:val="00772F38"/>
  </w:style>
  <w:style w:type="table" w:styleId="TableGrid">
    <w:name w:val="Table Grid"/>
    <w:basedOn w:val="TableNormal"/>
    <w:uiPriority w:val="59"/>
    <w:rsid w:val="00772F38"/>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2">
    <w:name w:val="A2"/>
    <w:uiPriority w:val="99"/>
    <w:rsid w:val="005B3534"/>
    <w:rPr>
      <w:rFonts w:cs="HelveticaNeueLT Std"/>
      <w:color w:val="000000"/>
      <w:sz w:val="70"/>
      <w:szCs w:val="70"/>
    </w:rPr>
  </w:style>
  <w:style w:type="character" w:customStyle="1" w:styleId="A3">
    <w:name w:val="A3"/>
    <w:uiPriority w:val="99"/>
    <w:rsid w:val="005B3534"/>
    <w:rPr>
      <w:rFonts w:cs="HelveticaNeueLT Std"/>
      <w:color w:val="000000"/>
      <w:sz w:val="42"/>
      <w:szCs w:val="42"/>
    </w:rPr>
  </w:style>
  <w:style w:type="character" w:customStyle="1" w:styleId="A4">
    <w:name w:val="A4"/>
    <w:uiPriority w:val="99"/>
    <w:rsid w:val="005B3534"/>
    <w:rPr>
      <w:rFonts w:cs="HelveticaNeueLT Std"/>
      <w:color w:val="000000"/>
      <w:sz w:val="72"/>
      <w:szCs w:val="72"/>
    </w:rPr>
  </w:style>
  <w:style w:type="paragraph" w:styleId="BalloonText">
    <w:name w:val="Balloon Text"/>
    <w:basedOn w:val="Normal"/>
    <w:link w:val="BalloonTextChar"/>
    <w:uiPriority w:val="99"/>
    <w:semiHidden/>
    <w:unhideWhenUsed/>
    <w:rsid w:val="002F7D35"/>
    <w:rPr>
      <w:rFonts w:ascii="Tahoma" w:hAnsi="Tahoma" w:cs="Tahoma"/>
      <w:sz w:val="16"/>
      <w:szCs w:val="16"/>
    </w:rPr>
  </w:style>
  <w:style w:type="character" w:customStyle="1" w:styleId="BalloonTextChar">
    <w:name w:val="Balloon Text Char"/>
    <w:basedOn w:val="DefaultParagraphFont"/>
    <w:link w:val="BalloonText"/>
    <w:uiPriority w:val="99"/>
    <w:semiHidden/>
    <w:rsid w:val="002F7D35"/>
    <w:rPr>
      <w:rFonts w:ascii="Tahoma" w:hAnsi="Tahoma" w:cs="Tahoma"/>
      <w:sz w:val="16"/>
      <w:szCs w:val="16"/>
      <w:lang w:val="en-US"/>
    </w:rPr>
  </w:style>
  <w:style w:type="paragraph" w:styleId="NormalWeb">
    <w:name w:val="Normal (Web)"/>
    <w:basedOn w:val="Normal"/>
    <w:uiPriority w:val="99"/>
    <w:semiHidden/>
    <w:unhideWhenUsed/>
    <w:rsid w:val="00DE749C"/>
    <w:pPr>
      <w:spacing w:before="100" w:beforeAutospacing="1" w:after="100" w:afterAutospacing="1"/>
    </w:pPr>
    <w:rPr>
      <w:rFonts w:eastAsiaTheme="minorEastAsia"/>
      <w:lang w:val="en-NZ" w:eastAsia="en-NZ"/>
    </w:rPr>
  </w:style>
  <w:style w:type="character" w:customStyle="1" w:styleId="st">
    <w:name w:val="st"/>
    <w:basedOn w:val="DefaultParagraphFont"/>
    <w:rsid w:val="00C5124E"/>
  </w:style>
  <w:style w:type="character" w:styleId="CommentReference">
    <w:name w:val="annotation reference"/>
    <w:basedOn w:val="DefaultParagraphFont"/>
    <w:uiPriority w:val="99"/>
    <w:semiHidden/>
    <w:unhideWhenUsed/>
    <w:rsid w:val="003F7ECA"/>
    <w:rPr>
      <w:sz w:val="16"/>
      <w:szCs w:val="16"/>
    </w:rPr>
  </w:style>
  <w:style w:type="paragraph" w:styleId="CommentText">
    <w:name w:val="annotation text"/>
    <w:basedOn w:val="Normal"/>
    <w:link w:val="CommentTextChar"/>
    <w:uiPriority w:val="99"/>
    <w:unhideWhenUsed/>
    <w:rsid w:val="003F7ECA"/>
    <w:rPr>
      <w:rFonts w:ascii="Arial" w:hAnsi="Arial"/>
      <w:sz w:val="20"/>
      <w:szCs w:val="20"/>
    </w:rPr>
  </w:style>
  <w:style w:type="character" w:customStyle="1" w:styleId="CommentTextChar">
    <w:name w:val="Comment Text Char"/>
    <w:basedOn w:val="DefaultParagraphFont"/>
    <w:link w:val="CommentText"/>
    <w:uiPriority w:val="99"/>
    <w:rsid w:val="003F7ECA"/>
    <w:rPr>
      <w:rFonts w:ascii="Arial" w:hAnsi="Arial"/>
      <w:lang w:val="en-US"/>
    </w:rPr>
  </w:style>
  <w:style w:type="paragraph" w:styleId="CommentSubject">
    <w:name w:val="annotation subject"/>
    <w:basedOn w:val="CommentText"/>
    <w:next w:val="CommentText"/>
    <w:link w:val="CommentSubjectChar"/>
    <w:uiPriority w:val="99"/>
    <w:semiHidden/>
    <w:unhideWhenUsed/>
    <w:rsid w:val="003F7ECA"/>
    <w:rPr>
      <w:b/>
      <w:bCs/>
    </w:rPr>
  </w:style>
  <w:style w:type="character" w:customStyle="1" w:styleId="CommentSubjectChar">
    <w:name w:val="Comment Subject Char"/>
    <w:basedOn w:val="CommentTextChar"/>
    <w:link w:val="CommentSubject"/>
    <w:uiPriority w:val="99"/>
    <w:semiHidden/>
    <w:rsid w:val="003F7ECA"/>
    <w:rPr>
      <w:rFonts w:ascii="Arial" w:hAnsi="Arial"/>
      <w:b/>
      <w:bCs/>
      <w:lang w:val="en-US"/>
    </w:rPr>
  </w:style>
  <w:style w:type="paragraph" w:customStyle="1" w:styleId="EndNoteBibliographyTitle">
    <w:name w:val="EndNote Bibliography Title"/>
    <w:basedOn w:val="Normal"/>
    <w:link w:val="EndNoteBibliographyTitleChar"/>
    <w:rsid w:val="002B095D"/>
    <w:pPr>
      <w:jc w:val="center"/>
    </w:pPr>
    <w:rPr>
      <w:rFonts w:ascii="Arial" w:hAnsi="Arial" w:cs="Arial"/>
      <w:noProof/>
      <w:sz w:val="22"/>
      <w:szCs w:val="20"/>
    </w:rPr>
  </w:style>
  <w:style w:type="character" w:customStyle="1" w:styleId="ListParagraphChar">
    <w:name w:val="List Paragraph Char"/>
    <w:basedOn w:val="DefaultParagraphFont"/>
    <w:link w:val="ListParagraph"/>
    <w:uiPriority w:val="34"/>
    <w:rsid w:val="002B095D"/>
    <w:rPr>
      <w:rFonts w:ascii="Arial" w:hAnsi="Arial"/>
      <w:sz w:val="22"/>
      <w:lang w:val="en-US"/>
    </w:rPr>
  </w:style>
  <w:style w:type="character" w:customStyle="1" w:styleId="EndNoteBibliographyTitleChar">
    <w:name w:val="EndNote Bibliography Title Char"/>
    <w:basedOn w:val="ListParagraphChar"/>
    <w:link w:val="EndNoteBibliographyTitle"/>
    <w:rsid w:val="002B095D"/>
    <w:rPr>
      <w:rFonts w:ascii="Arial" w:hAnsi="Arial" w:cs="Arial"/>
      <w:noProof/>
      <w:sz w:val="22"/>
      <w:lang w:val="en-US"/>
    </w:rPr>
  </w:style>
  <w:style w:type="paragraph" w:customStyle="1" w:styleId="EndNoteBibliography">
    <w:name w:val="EndNote Bibliography"/>
    <w:basedOn w:val="Normal"/>
    <w:link w:val="EndNoteBibliographyChar"/>
    <w:rsid w:val="002B095D"/>
    <w:rPr>
      <w:rFonts w:ascii="Arial" w:hAnsi="Arial" w:cs="Arial"/>
      <w:noProof/>
      <w:sz w:val="22"/>
      <w:szCs w:val="20"/>
    </w:rPr>
  </w:style>
  <w:style w:type="character" w:customStyle="1" w:styleId="EndNoteBibliographyChar">
    <w:name w:val="EndNote Bibliography Char"/>
    <w:basedOn w:val="ListParagraphChar"/>
    <w:link w:val="EndNoteBibliography"/>
    <w:rsid w:val="002B095D"/>
    <w:rPr>
      <w:rFonts w:ascii="Arial" w:hAnsi="Arial" w:cs="Arial"/>
      <w:noProof/>
      <w:sz w:val="22"/>
      <w:lang w:val="en-US"/>
    </w:rPr>
  </w:style>
  <w:style w:type="paragraph" w:styleId="Revision">
    <w:name w:val="Revision"/>
    <w:hidden/>
    <w:uiPriority w:val="99"/>
    <w:semiHidden/>
    <w:rsid w:val="00500764"/>
    <w:rPr>
      <w:rFonts w:ascii="Arial" w:hAnsi="Arial"/>
      <w:sz w:val="22"/>
      <w:lang w:val="en-US"/>
    </w:rPr>
  </w:style>
  <w:style w:type="paragraph" w:customStyle="1" w:styleId="DocumentText">
    <w:name w:val="Document Text"/>
    <w:basedOn w:val="Normal"/>
    <w:link w:val="DocumentTextChar"/>
    <w:rsid w:val="002060F7"/>
    <w:rPr>
      <w:rFonts w:cs="Arial"/>
      <w:szCs w:val="20"/>
    </w:rPr>
  </w:style>
  <w:style w:type="character" w:customStyle="1" w:styleId="DocumentTextChar">
    <w:name w:val="Document Text Char"/>
    <w:link w:val="DocumentText"/>
    <w:rsid w:val="002060F7"/>
    <w:rPr>
      <w:rFonts w:cs="Arial"/>
      <w:sz w:val="24"/>
      <w:lang w:val="en-US"/>
    </w:rPr>
  </w:style>
  <w:style w:type="paragraph" w:customStyle="1" w:styleId="C-BodyText">
    <w:name w:val="C-Body Text"/>
    <w:rsid w:val="005643E5"/>
    <w:pPr>
      <w:spacing w:before="120" w:after="120" w:line="280" w:lineRule="atLeast"/>
    </w:pPr>
    <w:rPr>
      <w:sz w:val="24"/>
      <w:lang w:val="en-US"/>
    </w:rPr>
  </w:style>
  <w:style w:type="paragraph" w:customStyle="1" w:styleId="C-Bullet">
    <w:name w:val="C-Bullet"/>
    <w:rsid w:val="005643E5"/>
    <w:pPr>
      <w:numPr>
        <w:numId w:val="2"/>
      </w:numPr>
      <w:spacing w:before="120" w:after="120" w:line="280" w:lineRule="atLeast"/>
    </w:pPr>
    <w:rPr>
      <w:sz w:val="24"/>
      <w:lang w:val="en-US"/>
    </w:rPr>
  </w:style>
  <w:style w:type="paragraph" w:customStyle="1" w:styleId="C-BulletIndented">
    <w:name w:val="C-Bullet Indented"/>
    <w:rsid w:val="005643E5"/>
    <w:pPr>
      <w:numPr>
        <w:ilvl w:val="1"/>
        <w:numId w:val="2"/>
      </w:numPr>
      <w:spacing w:before="120" w:after="120" w:line="280" w:lineRule="atLeast"/>
    </w:pPr>
    <w:rPr>
      <w:rFonts w:cs="Arial"/>
      <w:sz w:val="24"/>
      <w:lang w:val="en-US"/>
    </w:rPr>
  </w:style>
  <w:style w:type="character" w:customStyle="1" w:styleId="C-Hyperlink">
    <w:name w:val="C-Hyperlink"/>
    <w:rsid w:val="008C02EC"/>
    <w:rPr>
      <w:color w:val="0000FF"/>
    </w:rPr>
  </w:style>
  <w:style w:type="character" w:customStyle="1" w:styleId="UnresolvedMention1">
    <w:name w:val="Unresolved Mention1"/>
    <w:basedOn w:val="DefaultParagraphFont"/>
    <w:uiPriority w:val="99"/>
    <w:semiHidden/>
    <w:unhideWhenUsed/>
    <w:rsid w:val="00163321"/>
    <w:rPr>
      <w:color w:val="605E5C"/>
      <w:shd w:val="clear" w:color="auto" w:fill="E1DFDD"/>
    </w:rPr>
  </w:style>
  <w:style w:type="paragraph" w:styleId="DocumentMap">
    <w:name w:val="Document Map"/>
    <w:basedOn w:val="Normal"/>
    <w:link w:val="DocumentMapChar"/>
    <w:uiPriority w:val="99"/>
    <w:semiHidden/>
    <w:unhideWhenUsed/>
    <w:rsid w:val="00187C44"/>
    <w:rPr>
      <w:rFonts w:ascii="Lucida Grande" w:hAnsi="Lucida Grande" w:cs="Lucida Grande"/>
    </w:rPr>
  </w:style>
  <w:style w:type="character" w:customStyle="1" w:styleId="DocumentMapChar">
    <w:name w:val="Document Map Char"/>
    <w:basedOn w:val="DefaultParagraphFont"/>
    <w:link w:val="DocumentMap"/>
    <w:uiPriority w:val="99"/>
    <w:semiHidden/>
    <w:rsid w:val="00187C44"/>
    <w:rPr>
      <w:rFonts w:ascii="Lucida Grande" w:hAnsi="Lucida Grande" w:cs="Lucida Grande"/>
      <w:sz w:val="24"/>
      <w:szCs w:val="24"/>
      <w:lang w:val="en-US"/>
    </w:rPr>
  </w:style>
  <w:style w:type="paragraph" w:customStyle="1" w:styleId="C-TableText">
    <w:name w:val="C-Table Text"/>
    <w:qFormat/>
    <w:rsid w:val="00346474"/>
    <w:pPr>
      <w:keepNext/>
      <w:spacing w:before="60" w:after="60" w:line="360" w:lineRule="auto"/>
    </w:pPr>
    <w:rPr>
      <w:lang w:val="en-US"/>
    </w:rPr>
  </w:style>
  <w:style w:type="table" w:customStyle="1" w:styleId="C-Table">
    <w:name w:val="C-Table"/>
    <w:basedOn w:val="TableNormal"/>
    <w:rsid w:val="00346474"/>
    <w:rPr>
      <w:lang w:val="en-US"/>
    </w:r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trPr>
      <w:cantSplit/>
    </w:trPr>
  </w:style>
  <w:style w:type="paragraph" w:customStyle="1" w:styleId="C-NumberedList">
    <w:name w:val="C-Numbered List"/>
    <w:rsid w:val="0067673D"/>
    <w:pPr>
      <w:numPr>
        <w:numId w:val="3"/>
      </w:numPr>
      <w:spacing w:before="120" w:after="120" w:line="280" w:lineRule="atLeast"/>
    </w:pPr>
    <w:rPr>
      <w:sz w:val="24"/>
      <w:lang w:val="en-US"/>
    </w:rPr>
  </w:style>
  <w:style w:type="paragraph" w:customStyle="1" w:styleId="C-AlphabeticList">
    <w:name w:val="C-Alphabetic List"/>
    <w:rsid w:val="0067673D"/>
    <w:pPr>
      <w:numPr>
        <w:ilvl w:val="1"/>
        <w:numId w:val="3"/>
      </w:numPr>
    </w:pPr>
    <w:rPr>
      <w:sz w:val="24"/>
      <w:lang w:val="en-US"/>
    </w:rPr>
  </w:style>
  <w:style w:type="paragraph" w:customStyle="1" w:styleId="TableCellText10pt">
    <w:name w:val="Table Cell Text 10pt"/>
    <w:basedOn w:val="Normal"/>
    <w:rsid w:val="008D1327"/>
    <w:pPr>
      <w:keepNext/>
      <w:spacing w:before="40" w:after="40" w:line="259" w:lineRule="auto"/>
      <w:jc w:val="center"/>
    </w:pPr>
    <w:rPr>
      <w:rFonts w:asciiTheme="minorHAnsi" w:eastAsiaTheme="minorHAnsi" w:hAnsiTheme="minorHAnsi" w:cstheme="minorBidi"/>
      <w:sz w:val="20"/>
      <w:szCs w:val="22"/>
      <w:lang w:eastAsia="ja-JP"/>
    </w:rPr>
  </w:style>
  <w:style w:type="paragraph" w:customStyle="1" w:styleId="Default">
    <w:name w:val="Default"/>
    <w:rsid w:val="00B133A7"/>
    <w:pPr>
      <w:autoSpaceDE w:val="0"/>
      <w:autoSpaceDN w:val="0"/>
      <w:adjustRightInd w:val="0"/>
    </w:pPr>
    <w:rPr>
      <w:color w:val="000000"/>
      <w:sz w:val="24"/>
      <w:szCs w:val="24"/>
      <w:lang w:val="en-US"/>
    </w:rPr>
  </w:style>
  <w:style w:type="character" w:styleId="Strong">
    <w:name w:val="Strong"/>
    <w:basedOn w:val="DefaultParagraphFont"/>
    <w:uiPriority w:val="22"/>
    <w:qFormat/>
    <w:rsid w:val="008E1C03"/>
    <w:rPr>
      <w:b/>
      <w:bCs/>
    </w:rPr>
  </w:style>
  <w:style w:type="character" w:styleId="LineNumber">
    <w:name w:val="line number"/>
    <w:basedOn w:val="DefaultParagraphFont"/>
    <w:uiPriority w:val="99"/>
    <w:semiHidden/>
    <w:unhideWhenUsed/>
    <w:rsid w:val="008E1C03"/>
  </w:style>
  <w:style w:type="character" w:customStyle="1" w:styleId="jrnl">
    <w:name w:val="jrnl"/>
    <w:basedOn w:val="DefaultParagraphFont"/>
    <w:rsid w:val="000947D0"/>
  </w:style>
  <w:style w:type="paragraph" w:customStyle="1" w:styleId="desc">
    <w:name w:val="desc"/>
    <w:basedOn w:val="Normal"/>
    <w:rsid w:val="00F1705D"/>
    <w:pPr>
      <w:spacing w:before="100" w:beforeAutospacing="1" w:after="100" w:afterAutospacing="1"/>
    </w:pPr>
  </w:style>
  <w:style w:type="paragraph" w:customStyle="1" w:styleId="details">
    <w:name w:val="details"/>
    <w:basedOn w:val="Normal"/>
    <w:rsid w:val="00F1705D"/>
    <w:pPr>
      <w:spacing w:before="100" w:beforeAutospacing="1" w:after="100" w:afterAutospacing="1"/>
    </w:pPr>
  </w:style>
  <w:style w:type="character" w:customStyle="1" w:styleId="apple-converted-space">
    <w:name w:val="apple-converted-space"/>
    <w:basedOn w:val="DefaultParagraphFont"/>
    <w:rsid w:val="001E73C7"/>
  </w:style>
  <w:style w:type="paragraph" w:styleId="BodyText">
    <w:name w:val="Body Text"/>
    <w:basedOn w:val="Normal"/>
    <w:link w:val="BodyTextChar"/>
    <w:uiPriority w:val="1"/>
    <w:qFormat/>
    <w:rsid w:val="000B3877"/>
    <w:pPr>
      <w:widowControl w:val="0"/>
      <w:autoSpaceDE w:val="0"/>
      <w:autoSpaceDN w:val="0"/>
    </w:pPr>
    <w:rPr>
      <w:rFonts w:ascii="Verdana" w:eastAsia="Verdana" w:hAnsi="Verdana" w:cs="Verdana"/>
      <w:sz w:val="20"/>
      <w:szCs w:val="20"/>
      <w:lang w:bidi="en-US"/>
    </w:rPr>
  </w:style>
  <w:style w:type="character" w:customStyle="1" w:styleId="BodyTextChar">
    <w:name w:val="Body Text Char"/>
    <w:basedOn w:val="DefaultParagraphFont"/>
    <w:link w:val="BodyText"/>
    <w:uiPriority w:val="1"/>
    <w:rsid w:val="000B3877"/>
    <w:rPr>
      <w:rFonts w:ascii="Verdana" w:eastAsia="Verdana" w:hAnsi="Verdana" w:cs="Verdana"/>
      <w:lang w:val="en-US" w:bidi="en-US"/>
    </w:rPr>
  </w:style>
  <w:style w:type="paragraph" w:styleId="PlainText">
    <w:name w:val="Plain Text"/>
    <w:basedOn w:val="Normal"/>
    <w:link w:val="PlainTextChar"/>
    <w:uiPriority w:val="99"/>
    <w:semiHidden/>
    <w:unhideWhenUsed/>
    <w:rsid w:val="00E4225D"/>
    <w:rPr>
      <w:rFonts w:ascii="Calibri" w:eastAsiaTheme="minorHAnsi" w:hAnsi="Calibri" w:cs="Consolas"/>
      <w:sz w:val="22"/>
      <w:szCs w:val="21"/>
    </w:rPr>
  </w:style>
  <w:style w:type="character" w:customStyle="1" w:styleId="PlainTextChar">
    <w:name w:val="Plain Text Char"/>
    <w:basedOn w:val="DefaultParagraphFont"/>
    <w:link w:val="PlainText"/>
    <w:uiPriority w:val="99"/>
    <w:semiHidden/>
    <w:rsid w:val="00E4225D"/>
    <w:rPr>
      <w:rFonts w:ascii="Calibri" w:eastAsiaTheme="minorHAnsi" w:hAnsi="Calibri" w:cs="Consolas"/>
      <w:sz w:val="22"/>
      <w:szCs w:val="21"/>
      <w:lang w:val="en-US"/>
    </w:rPr>
  </w:style>
  <w:style w:type="character" w:styleId="UnresolvedMention">
    <w:name w:val="Unresolved Mention"/>
    <w:basedOn w:val="DefaultParagraphFont"/>
    <w:uiPriority w:val="99"/>
    <w:semiHidden/>
    <w:unhideWhenUsed/>
    <w:rsid w:val="00D50B1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07333">
      <w:bodyDiv w:val="1"/>
      <w:marLeft w:val="0"/>
      <w:marRight w:val="0"/>
      <w:marTop w:val="0"/>
      <w:marBottom w:val="0"/>
      <w:divBdr>
        <w:top w:val="none" w:sz="0" w:space="0" w:color="auto"/>
        <w:left w:val="none" w:sz="0" w:space="0" w:color="auto"/>
        <w:bottom w:val="none" w:sz="0" w:space="0" w:color="auto"/>
        <w:right w:val="none" w:sz="0" w:space="0" w:color="auto"/>
      </w:divBdr>
    </w:div>
    <w:div w:id="179055304">
      <w:bodyDiv w:val="1"/>
      <w:marLeft w:val="0"/>
      <w:marRight w:val="0"/>
      <w:marTop w:val="0"/>
      <w:marBottom w:val="0"/>
      <w:divBdr>
        <w:top w:val="none" w:sz="0" w:space="0" w:color="auto"/>
        <w:left w:val="none" w:sz="0" w:space="0" w:color="auto"/>
        <w:bottom w:val="none" w:sz="0" w:space="0" w:color="auto"/>
        <w:right w:val="none" w:sz="0" w:space="0" w:color="auto"/>
      </w:divBdr>
    </w:div>
    <w:div w:id="222523112">
      <w:bodyDiv w:val="1"/>
      <w:marLeft w:val="0"/>
      <w:marRight w:val="0"/>
      <w:marTop w:val="0"/>
      <w:marBottom w:val="0"/>
      <w:divBdr>
        <w:top w:val="none" w:sz="0" w:space="0" w:color="auto"/>
        <w:left w:val="none" w:sz="0" w:space="0" w:color="auto"/>
        <w:bottom w:val="none" w:sz="0" w:space="0" w:color="auto"/>
        <w:right w:val="none" w:sz="0" w:space="0" w:color="auto"/>
      </w:divBdr>
    </w:div>
    <w:div w:id="263347628">
      <w:bodyDiv w:val="1"/>
      <w:marLeft w:val="0"/>
      <w:marRight w:val="0"/>
      <w:marTop w:val="0"/>
      <w:marBottom w:val="0"/>
      <w:divBdr>
        <w:top w:val="none" w:sz="0" w:space="0" w:color="auto"/>
        <w:left w:val="none" w:sz="0" w:space="0" w:color="auto"/>
        <w:bottom w:val="none" w:sz="0" w:space="0" w:color="auto"/>
        <w:right w:val="none" w:sz="0" w:space="0" w:color="auto"/>
      </w:divBdr>
    </w:div>
    <w:div w:id="266886325">
      <w:bodyDiv w:val="1"/>
      <w:marLeft w:val="0"/>
      <w:marRight w:val="0"/>
      <w:marTop w:val="0"/>
      <w:marBottom w:val="0"/>
      <w:divBdr>
        <w:top w:val="none" w:sz="0" w:space="0" w:color="auto"/>
        <w:left w:val="none" w:sz="0" w:space="0" w:color="auto"/>
        <w:bottom w:val="none" w:sz="0" w:space="0" w:color="auto"/>
        <w:right w:val="none" w:sz="0" w:space="0" w:color="auto"/>
      </w:divBdr>
    </w:div>
    <w:div w:id="341057411">
      <w:bodyDiv w:val="1"/>
      <w:marLeft w:val="0"/>
      <w:marRight w:val="0"/>
      <w:marTop w:val="0"/>
      <w:marBottom w:val="0"/>
      <w:divBdr>
        <w:top w:val="none" w:sz="0" w:space="0" w:color="auto"/>
        <w:left w:val="none" w:sz="0" w:space="0" w:color="auto"/>
        <w:bottom w:val="none" w:sz="0" w:space="0" w:color="auto"/>
        <w:right w:val="none" w:sz="0" w:space="0" w:color="auto"/>
      </w:divBdr>
    </w:div>
    <w:div w:id="349993104">
      <w:bodyDiv w:val="1"/>
      <w:marLeft w:val="0"/>
      <w:marRight w:val="0"/>
      <w:marTop w:val="0"/>
      <w:marBottom w:val="0"/>
      <w:divBdr>
        <w:top w:val="none" w:sz="0" w:space="0" w:color="auto"/>
        <w:left w:val="none" w:sz="0" w:space="0" w:color="auto"/>
        <w:bottom w:val="none" w:sz="0" w:space="0" w:color="auto"/>
        <w:right w:val="none" w:sz="0" w:space="0" w:color="auto"/>
      </w:divBdr>
    </w:div>
    <w:div w:id="355078148">
      <w:bodyDiv w:val="1"/>
      <w:marLeft w:val="0"/>
      <w:marRight w:val="0"/>
      <w:marTop w:val="0"/>
      <w:marBottom w:val="0"/>
      <w:divBdr>
        <w:top w:val="none" w:sz="0" w:space="0" w:color="auto"/>
        <w:left w:val="none" w:sz="0" w:space="0" w:color="auto"/>
        <w:bottom w:val="none" w:sz="0" w:space="0" w:color="auto"/>
        <w:right w:val="none" w:sz="0" w:space="0" w:color="auto"/>
      </w:divBdr>
    </w:div>
    <w:div w:id="399327337">
      <w:bodyDiv w:val="1"/>
      <w:marLeft w:val="0"/>
      <w:marRight w:val="0"/>
      <w:marTop w:val="0"/>
      <w:marBottom w:val="0"/>
      <w:divBdr>
        <w:top w:val="none" w:sz="0" w:space="0" w:color="auto"/>
        <w:left w:val="none" w:sz="0" w:space="0" w:color="auto"/>
        <w:bottom w:val="none" w:sz="0" w:space="0" w:color="auto"/>
        <w:right w:val="none" w:sz="0" w:space="0" w:color="auto"/>
      </w:divBdr>
    </w:div>
    <w:div w:id="414862894">
      <w:bodyDiv w:val="1"/>
      <w:marLeft w:val="0"/>
      <w:marRight w:val="0"/>
      <w:marTop w:val="0"/>
      <w:marBottom w:val="0"/>
      <w:divBdr>
        <w:top w:val="none" w:sz="0" w:space="0" w:color="auto"/>
        <w:left w:val="none" w:sz="0" w:space="0" w:color="auto"/>
        <w:bottom w:val="none" w:sz="0" w:space="0" w:color="auto"/>
        <w:right w:val="none" w:sz="0" w:space="0" w:color="auto"/>
      </w:divBdr>
    </w:div>
    <w:div w:id="468597335">
      <w:bodyDiv w:val="1"/>
      <w:marLeft w:val="0"/>
      <w:marRight w:val="0"/>
      <w:marTop w:val="0"/>
      <w:marBottom w:val="0"/>
      <w:divBdr>
        <w:top w:val="none" w:sz="0" w:space="0" w:color="auto"/>
        <w:left w:val="none" w:sz="0" w:space="0" w:color="auto"/>
        <w:bottom w:val="none" w:sz="0" w:space="0" w:color="auto"/>
        <w:right w:val="none" w:sz="0" w:space="0" w:color="auto"/>
      </w:divBdr>
    </w:div>
    <w:div w:id="505679913">
      <w:bodyDiv w:val="1"/>
      <w:marLeft w:val="0"/>
      <w:marRight w:val="0"/>
      <w:marTop w:val="0"/>
      <w:marBottom w:val="0"/>
      <w:divBdr>
        <w:top w:val="none" w:sz="0" w:space="0" w:color="auto"/>
        <w:left w:val="none" w:sz="0" w:space="0" w:color="auto"/>
        <w:bottom w:val="none" w:sz="0" w:space="0" w:color="auto"/>
        <w:right w:val="none" w:sz="0" w:space="0" w:color="auto"/>
      </w:divBdr>
    </w:div>
    <w:div w:id="588468062">
      <w:bodyDiv w:val="1"/>
      <w:marLeft w:val="0"/>
      <w:marRight w:val="0"/>
      <w:marTop w:val="0"/>
      <w:marBottom w:val="0"/>
      <w:divBdr>
        <w:top w:val="none" w:sz="0" w:space="0" w:color="auto"/>
        <w:left w:val="none" w:sz="0" w:space="0" w:color="auto"/>
        <w:bottom w:val="none" w:sz="0" w:space="0" w:color="auto"/>
        <w:right w:val="none" w:sz="0" w:space="0" w:color="auto"/>
      </w:divBdr>
    </w:div>
    <w:div w:id="675498525">
      <w:bodyDiv w:val="1"/>
      <w:marLeft w:val="0"/>
      <w:marRight w:val="0"/>
      <w:marTop w:val="0"/>
      <w:marBottom w:val="0"/>
      <w:divBdr>
        <w:top w:val="none" w:sz="0" w:space="0" w:color="auto"/>
        <w:left w:val="none" w:sz="0" w:space="0" w:color="auto"/>
        <w:bottom w:val="none" w:sz="0" w:space="0" w:color="auto"/>
        <w:right w:val="none" w:sz="0" w:space="0" w:color="auto"/>
      </w:divBdr>
    </w:div>
    <w:div w:id="676419443">
      <w:bodyDiv w:val="1"/>
      <w:marLeft w:val="0"/>
      <w:marRight w:val="0"/>
      <w:marTop w:val="0"/>
      <w:marBottom w:val="0"/>
      <w:divBdr>
        <w:top w:val="none" w:sz="0" w:space="0" w:color="auto"/>
        <w:left w:val="none" w:sz="0" w:space="0" w:color="auto"/>
        <w:bottom w:val="none" w:sz="0" w:space="0" w:color="auto"/>
        <w:right w:val="none" w:sz="0" w:space="0" w:color="auto"/>
      </w:divBdr>
    </w:div>
    <w:div w:id="708457342">
      <w:bodyDiv w:val="1"/>
      <w:marLeft w:val="0"/>
      <w:marRight w:val="0"/>
      <w:marTop w:val="0"/>
      <w:marBottom w:val="0"/>
      <w:divBdr>
        <w:top w:val="none" w:sz="0" w:space="0" w:color="auto"/>
        <w:left w:val="none" w:sz="0" w:space="0" w:color="auto"/>
        <w:bottom w:val="none" w:sz="0" w:space="0" w:color="auto"/>
        <w:right w:val="none" w:sz="0" w:space="0" w:color="auto"/>
      </w:divBdr>
    </w:div>
    <w:div w:id="732897073">
      <w:bodyDiv w:val="1"/>
      <w:marLeft w:val="0"/>
      <w:marRight w:val="0"/>
      <w:marTop w:val="0"/>
      <w:marBottom w:val="0"/>
      <w:divBdr>
        <w:top w:val="none" w:sz="0" w:space="0" w:color="auto"/>
        <w:left w:val="none" w:sz="0" w:space="0" w:color="auto"/>
        <w:bottom w:val="none" w:sz="0" w:space="0" w:color="auto"/>
        <w:right w:val="none" w:sz="0" w:space="0" w:color="auto"/>
      </w:divBdr>
    </w:div>
    <w:div w:id="782384699">
      <w:bodyDiv w:val="1"/>
      <w:marLeft w:val="0"/>
      <w:marRight w:val="0"/>
      <w:marTop w:val="0"/>
      <w:marBottom w:val="0"/>
      <w:divBdr>
        <w:top w:val="none" w:sz="0" w:space="0" w:color="auto"/>
        <w:left w:val="none" w:sz="0" w:space="0" w:color="auto"/>
        <w:bottom w:val="none" w:sz="0" w:space="0" w:color="auto"/>
        <w:right w:val="none" w:sz="0" w:space="0" w:color="auto"/>
      </w:divBdr>
    </w:div>
    <w:div w:id="805464091">
      <w:bodyDiv w:val="1"/>
      <w:marLeft w:val="0"/>
      <w:marRight w:val="0"/>
      <w:marTop w:val="0"/>
      <w:marBottom w:val="0"/>
      <w:divBdr>
        <w:top w:val="none" w:sz="0" w:space="0" w:color="auto"/>
        <w:left w:val="none" w:sz="0" w:space="0" w:color="auto"/>
        <w:bottom w:val="none" w:sz="0" w:space="0" w:color="auto"/>
        <w:right w:val="none" w:sz="0" w:space="0" w:color="auto"/>
      </w:divBdr>
    </w:div>
    <w:div w:id="836699045">
      <w:bodyDiv w:val="1"/>
      <w:marLeft w:val="0"/>
      <w:marRight w:val="0"/>
      <w:marTop w:val="0"/>
      <w:marBottom w:val="0"/>
      <w:divBdr>
        <w:top w:val="none" w:sz="0" w:space="0" w:color="auto"/>
        <w:left w:val="none" w:sz="0" w:space="0" w:color="auto"/>
        <w:bottom w:val="none" w:sz="0" w:space="0" w:color="auto"/>
        <w:right w:val="none" w:sz="0" w:space="0" w:color="auto"/>
      </w:divBdr>
    </w:div>
    <w:div w:id="918368537">
      <w:bodyDiv w:val="1"/>
      <w:marLeft w:val="0"/>
      <w:marRight w:val="0"/>
      <w:marTop w:val="0"/>
      <w:marBottom w:val="0"/>
      <w:divBdr>
        <w:top w:val="none" w:sz="0" w:space="0" w:color="auto"/>
        <w:left w:val="none" w:sz="0" w:space="0" w:color="auto"/>
        <w:bottom w:val="none" w:sz="0" w:space="0" w:color="auto"/>
        <w:right w:val="none" w:sz="0" w:space="0" w:color="auto"/>
      </w:divBdr>
    </w:div>
    <w:div w:id="918908180">
      <w:bodyDiv w:val="1"/>
      <w:marLeft w:val="0"/>
      <w:marRight w:val="0"/>
      <w:marTop w:val="0"/>
      <w:marBottom w:val="0"/>
      <w:divBdr>
        <w:top w:val="none" w:sz="0" w:space="0" w:color="auto"/>
        <w:left w:val="none" w:sz="0" w:space="0" w:color="auto"/>
        <w:bottom w:val="none" w:sz="0" w:space="0" w:color="auto"/>
        <w:right w:val="none" w:sz="0" w:space="0" w:color="auto"/>
      </w:divBdr>
    </w:div>
    <w:div w:id="924462652">
      <w:bodyDiv w:val="1"/>
      <w:marLeft w:val="0"/>
      <w:marRight w:val="0"/>
      <w:marTop w:val="0"/>
      <w:marBottom w:val="0"/>
      <w:divBdr>
        <w:top w:val="none" w:sz="0" w:space="0" w:color="auto"/>
        <w:left w:val="none" w:sz="0" w:space="0" w:color="auto"/>
        <w:bottom w:val="none" w:sz="0" w:space="0" w:color="auto"/>
        <w:right w:val="none" w:sz="0" w:space="0" w:color="auto"/>
      </w:divBdr>
    </w:div>
    <w:div w:id="1169365533">
      <w:bodyDiv w:val="1"/>
      <w:marLeft w:val="0"/>
      <w:marRight w:val="0"/>
      <w:marTop w:val="0"/>
      <w:marBottom w:val="0"/>
      <w:divBdr>
        <w:top w:val="none" w:sz="0" w:space="0" w:color="auto"/>
        <w:left w:val="none" w:sz="0" w:space="0" w:color="auto"/>
        <w:bottom w:val="none" w:sz="0" w:space="0" w:color="auto"/>
        <w:right w:val="none" w:sz="0" w:space="0" w:color="auto"/>
      </w:divBdr>
    </w:div>
    <w:div w:id="1180510402">
      <w:bodyDiv w:val="1"/>
      <w:marLeft w:val="0"/>
      <w:marRight w:val="0"/>
      <w:marTop w:val="0"/>
      <w:marBottom w:val="0"/>
      <w:divBdr>
        <w:top w:val="none" w:sz="0" w:space="0" w:color="auto"/>
        <w:left w:val="none" w:sz="0" w:space="0" w:color="auto"/>
        <w:bottom w:val="none" w:sz="0" w:space="0" w:color="auto"/>
        <w:right w:val="none" w:sz="0" w:space="0" w:color="auto"/>
      </w:divBdr>
    </w:div>
    <w:div w:id="1223950535">
      <w:bodyDiv w:val="1"/>
      <w:marLeft w:val="0"/>
      <w:marRight w:val="0"/>
      <w:marTop w:val="0"/>
      <w:marBottom w:val="0"/>
      <w:divBdr>
        <w:top w:val="none" w:sz="0" w:space="0" w:color="auto"/>
        <w:left w:val="none" w:sz="0" w:space="0" w:color="auto"/>
        <w:bottom w:val="none" w:sz="0" w:space="0" w:color="auto"/>
        <w:right w:val="none" w:sz="0" w:space="0" w:color="auto"/>
      </w:divBdr>
    </w:div>
    <w:div w:id="1291588292">
      <w:bodyDiv w:val="1"/>
      <w:marLeft w:val="0"/>
      <w:marRight w:val="0"/>
      <w:marTop w:val="0"/>
      <w:marBottom w:val="0"/>
      <w:divBdr>
        <w:top w:val="none" w:sz="0" w:space="0" w:color="auto"/>
        <w:left w:val="none" w:sz="0" w:space="0" w:color="auto"/>
        <w:bottom w:val="none" w:sz="0" w:space="0" w:color="auto"/>
        <w:right w:val="none" w:sz="0" w:space="0" w:color="auto"/>
      </w:divBdr>
    </w:div>
    <w:div w:id="1308705161">
      <w:bodyDiv w:val="1"/>
      <w:marLeft w:val="0"/>
      <w:marRight w:val="0"/>
      <w:marTop w:val="0"/>
      <w:marBottom w:val="0"/>
      <w:divBdr>
        <w:top w:val="none" w:sz="0" w:space="0" w:color="auto"/>
        <w:left w:val="none" w:sz="0" w:space="0" w:color="auto"/>
        <w:bottom w:val="none" w:sz="0" w:space="0" w:color="auto"/>
        <w:right w:val="none" w:sz="0" w:space="0" w:color="auto"/>
      </w:divBdr>
    </w:div>
    <w:div w:id="1388801452">
      <w:bodyDiv w:val="1"/>
      <w:marLeft w:val="0"/>
      <w:marRight w:val="0"/>
      <w:marTop w:val="0"/>
      <w:marBottom w:val="0"/>
      <w:divBdr>
        <w:top w:val="none" w:sz="0" w:space="0" w:color="auto"/>
        <w:left w:val="none" w:sz="0" w:space="0" w:color="auto"/>
        <w:bottom w:val="none" w:sz="0" w:space="0" w:color="auto"/>
        <w:right w:val="none" w:sz="0" w:space="0" w:color="auto"/>
      </w:divBdr>
      <w:divsChild>
        <w:div w:id="317074287">
          <w:marLeft w:val="0"/>
          <w:marRight w:val="0"/>
          <w:marTop w:val="0"/>
          <w:marBottom w:val="0"/>
          <w:divBdr>
            <w:top w:val="none" w:sz="0" w:space="0" w:color="auto"/>
            <w:left w:val="none" w:sz="0" w:space="0" w:color="auto"/>
            <w:bottom w:val="none" w:sz="0" w:space="0" w:color="auto"/>
            <w:right w:val="none" w:sz="0" w:space="0" w:color="auto"/>
          </w:divBdr>
        </w:div>
      </w:divsChild>
    </w:div>
    <w:div w:id="1447432607">
      <w:bodyDiv w:val="1"/>
      <w:marLeft w:val="0"/>
      <w:marRight w:val="0"/>
      <w:marTop w:val="0"/>
      <w:marBottom w:val="0"/>
      <w:divBdr>
        <w:top w:val="none" w:sz="0" w:space="0" w:color="auto"/>
        <w:left w:val="none" w:sz="0" w:space="0" w:color="auto"/>
        <w:bottom w:val="none" w:sz="0" w:space="0" w:color="auto"/>
        <w:right w:val="none" w:sz="0" w:space="0" w:color="auto"/>
      </w:divBdr>
    </w:div>
    <w:div w:id="1474567509">
      <w:bodyDiv w:val="1"/>
      <w:marLeft w:val="0"/>
      <w:marRight w:val="0"/>
      <w:marTop w:val="0"/>
      <w:marBottom w:val="0"/>
      <w:divBdr>
        <w:top w:val="none" w:sz="0" w:space="0" w:color="auto"/>
        <w:left w:val="none" w:sz="0" w:space="0" w:color="auto"/>
        <w:bottom w:val="none" w:sz="0" w:space="0" w:color="auto"/>
        <w:right w:val="none" w:sz="0" w:space="0" w:color="auto"/>
      </w:divBdr>
    </w:div>
    <w:div w:id="1486119097">
      <w:bodyDiv w:val="1"/>
      <w:marLeft w:val="0"/>
      <w:marRight w:val="0"/>
      <w:marTop w:val="0"/>
      <w:marBottom w:val="0"/>
      <w:divBdr>
        <w:top w:val="none" w:sz="0" w:space="0" w:color="auto"/>
        <w:left w:val="none" w:sz="0" w:space="0" w:color="auto"/>
        <w:bottom w:val="none" w:sz="0" w:space="0" w:color="auto"/>
        <w:right w:val="none" w:sz="0" w:space="0" w:color="auto"/>
      </w:divBdr>
    </w:div>
    <w:div w:id="1489520174">
      <w:bodyDiv w:val="1"/>
      <w:marLeft w:val="0"/>
      <w:marRight w:val="0"/>
      <w:marTop w:val="0"/>
      <w:marBottom w:val="0"/>
      <w:divBdr>
        <w:top w:val="none" w:sz="0" w:space="0" w:color="auto"/>
        <w:left w:val="none" w:sz="0" w:space="0" w:color="auto"/>
        <w:bottom w:val="none" w:sz="0" w:space="0" w:color="auto"/>
        <w:right w:val="none" w:sz="0" w:space="0" w:color="auto"/>
      </w:divBdr>
    </w:div>
    <w:div w:id="1498882131">
      <w:bodyDiv w:val="1"/>
      <w:marLeft w:val="0"/>
      <w:marRight w:val="0"/>
      <w:marTop w:val="0"/>
      <w:marBottom w:val="0"/>
      <w:divBdr>
        <w:top w:val="none" w:sz="0" w:space="0" w:color="auto"/>
        <w:left w:val="none" w:sz="0" w:space="0" w:color="auto"/>
        <w:bottom w:val="none" w:sz="0" w:space="0" w:color="auto"/>
        <w:right w:val="none" w:sz="0" w:space="0" w:color="auto"/>
      </w:divBdr>
    </w:div>
    <w:div w:id="1517116400">
      <w:bodyDiv w:val="1"/>
      <w:marLeft w:val="0"/>
      <w:marRight w:val="0"/>
      <w:marTop w:val="0"/>
      <w:marBottom w:val="0"/>
      <w:divBdr>
        <w:top w:val="none" w:sz="0" w:space="0" w:color="auto"/>
        <w:left w:val="none" w:sz="0" w:space="0" w:color="auto"/>
        <w:bottom w:val="none" w:sz="0" w:space="0" w:color="auto"/>
        <w:right w:val="none" w:sz="0" w:space="0" w:color="auto"/>
      </w:divBdr>
    </w:div>
    <w:div w:id="1567110259">
      <w:bodyDiv w:val="1"/>
      <w:marLeft w:val="0"/>
      <w:marRight w:val="0"/>
      <w:marTop w:val="0"/>
      <w:marBottom w:val="0"/>
      <w:divBdr>
        <w:top w:val="none" w:sz="0" w:space="0" w:color="auto"/>
        <w:left w:val="none" w:sz="0" w:space="0" w:color="auto"/>
        <w:bottom w:val="none" w:sz="0" w:space="0" w:color="auto"/>
        <w:right w:val="none" w:sz="0" w:space="0" w:color="auto"/>
      </w:divBdr>
    </w:div>
    <w:div w:id="1598824640">
      <w:bodyDiv w:val="1"/>
      <w:marLeft w:val="0"/>
      <w:marRight w:val="0"/>
      <w:marTop w:val="0"/>
      <w:marBottom w:val="0"/>
      <w:divBdr>
        <w:top w:val="none" w:sz="0" w:space="0" w:color="auto"/>
        <w:left w:val="none" w:sz="0" w:space="0" w:color="auto"/>
        <w:bottom w:val="none" w:sz="0" w:space="0" w:color="auto"/>
        <w:right w:val="none" w:sz="0" w:space="0" w:color="auto"/>
      </w:divBdr>
    </w:div>
    <w:div w:id="1649551861">
      <w:bodyDiv w:val="1"/>
      <w:marLeft w:val="0"/>
      <w:marRight w:val="0"/>
      <w:marTop w:val="0"/>
      <w:marBottom w:val="0"/>
      <w:divBdr>
        <w:top w:val="none" w:sz="0" w:space="0" w:color="auto"/>
        <w:left w:val="none" w:sz="0" w:space="0" w:color="auto"/>
        <w:bottom w:val="none" w:sz="0" w:space="0" w:color="auto"/>
        <w:right w:val="none" w:sz="0" w:space="0" w:color="auto"/>
      </w:divBdr>
    </w:div>
    <w:div w:id="1723364550">
      <w:bodyDiv w:val="1"/>
      <w:marLeft w:val="0"/>
      <w:marRight w:val="0"/>
      <w:marTop w:val="0"/>
      <w:marBottom w:val="0"/>
      <w:divBdr>
        <w:top w:val="none" w:sz="0" w:space="0" w:color="auto"/>
        <w:left w:val="none" w:sz="0" w:space="0" w:color="auto"/>
        <w:bottom w:val="none" w:sz="0" w:space="0" w:color="auto"/>
        <w:right w:val="none" w:sz="0" w:space="0" w:color="auto"/>
      </w:divBdr>
    </w:div>
    <w:div w:id="1749577382">
      <w:bodyDiv w:val="1"/>
      <w:marLeft w:val="0"/>
      <w:marRight w:val="0"/>
      <w:marTop w:val="0"/>
      <w:marBottom w:val="0"/>
      <w:divBdr>
        <w:top w:val="none" w:sz="0" w:space="0" w:color="auto"/>
        <w:left w:val="none" w:sz="0" w:space="0" w:color="auto"/>
        <w:bottom w:val="none" w:sz="0" w:space="0" w:color="auto"/>
        <w:right w:val="none" w:sz="0" w:space="0" w:color="auto"/>
      </w:divBdr>
    </w:div>
    <w:div w:id="1912345196">
      <w:bodyDiv w:val="1"/>
      <w:marLeft w:val="0"/>
      <w:marRight w:val="0"/>
      <w:marTop w:val="0"/>
      <w:marBottom w:val="0"/>
      <w:divBdr>
        <w:top w:val="none" w:sz="0" w:space="0" w:color="auto"/>
        <w:left w:val="none" w:sz="0" w:space="0" w:color="auto"/>
        <w:bottom w:val="none" w:sz="0" w:space="0" w:color="auto"/>
        <w:right w:val="none" w:sz="0" w:space="0" w:color="auto"/>
      </w:divBdr>
    </w:div>
    <w:div w:id="1919437725">
      <w:bodyDiv w:val="1"/>
      <w:marLeft w:val="0"/>
      <w:marRight w:val="0"/>
      <w:marTop w:val="0"/>
      <w:marBottom w:val="0"/>
      <w:divBdr>
        <w:top w:val="none" w:sz="0" w:space="0" w:color="auto"/>
        <w:left w:val="none" w:sz="0" w:space="0" w:color="auto"/>
        <w:bottom w:val="none" w:sz="0" w:space="0" w:color="auto"/>
        <w:right w:val="none" w:sz="0" w:space="0" w:color="auto"/>
      </w:divBdr>
      <w:divsChild>
        <w:div w:id="1368067700">
          <w:marLeft w:val="0"/>
          <w:marRight w:val="0"/>
          <w:marTop w:val="0"/>
          <w:marBottom w:val="0"/>
          <w:divBdr>
            <w:top w:val="none" w:sz="0" w:space="0" w:color="auto"/>
            <w:left w:val="none" w:sz="0" w:space="0" w:color="auto"/>
            <w:bottom w:val="none" w:sz="0" w:space="0" w:color="auto"/>
            <w:right w:val="none" w:sz="0" w:space="0" w:color="auto"/>
          </w:divBdr>
          <w:divsChild>
            <w:div w:id="561675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883790">
      <w:bodyDiv w:val="1"/>
      <w:marLeft w:val="0"/>
      <w:marRight w:val="0"/>
      <w:marTop w:val="0"/>
      <w:marBottom w:val="0"/>
      <w:divBdr>
        <w:top w:val="none" w:sz="0" w:space="0" w:color="auto"/>
        <w:left w:val="none" w:sz="0" w:space="0" w:color="auto"/>
        <w:bottom w:val="none" w:sz="0" w:space="0" w:color="auto"/>
        <w:right w:val="none" w:sz="0" w:space="0" w:color="auto"/>
      </w:divBdr>
    </w:div>
    <w:div w:id="1929995728">
      <w:bodyDiv w:val="1"/>
      <w:marLeft w:val="0"/>
      <w:marRight w:val="0"/>
      <w:marTop w:val="0"/>
      <w:marBottom w:val="0"/>
      <w:divBdr>
        <w:top w:val="none" w:sz="0" w:space="0" w:color="auto"/>
        <w:left w:val="none" w:sz="0" w:space="0" w:color="auto"/>
        <w:bottom w:val="none" w:sz="0" w:space="0" w:color="auto"/>
        <w:right w:val="none" w:sz="0" w:space="0" w:color="auto"/>
      </w:divBdr>
    </w:div>
    <w:div w:id="1984968908">
      <w:bodyDiv w:val="1"/>
      <w:marLeft w:val="0"/>
      <w:marRight w:val="0"/>
      <w:marTop w:val="0"/>
      <w:marBottom w:val="0"/>
      <w:divBdr>
        <w:top w:val="none" w:sz="0" w:space="0" w:color="auto"/>
        <w:left w:val="none" w:sz="0" w:space="0" w:color="auto"/>
        <w:bottom w:val="none" w:sz="0" w:space="0" w:color="auto"/>
        <w:right w:val="none" w:sz="0" w:space="0" w:color="auto"/>
      </w:divBdr>
      <w:divsChild>
        <w:div w:id="845630516">
          <w:marLeft w:val="0"/>
          <w:marRight w:val="0"/>
          <w:marTop w:val="0"/>
          <w:marBottom w:val="0"/>
          <w:divBdr>
            <w:top w:val="none" w:sz="0" w:space="0" w:color="auto"/>
            <w:left w:val="none" w:sz="0" w:space="0" w:color="auto"/>
            <w:bottom w:val="none" w:sz="0" w:space="0" w:color="auto"/>
            <w:right w:val="none" w:sz="0" w:space="0" w:color="auto"/>
          </w:divBdr>
          <w:divsChild>
            <w:div w:id="165394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4F30D5-01CE-A34B-A4B3-C344F3419F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Pages>
  <Words>500</Words>
  <Characters>2854</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SWhite</dc:creator>
  <cp:lastModifiedBy>Elizabeth Hull</cp:lastModifiedBy>
  <cp:revision>3</cp:revision>
  <cp:lastPrinted>2017-05-08T20:36:00Z</cp:lastPrinted>
  <dcterms:created xsi:type="dcterms:W3CDTF">2020-01-30T16:26:00Z</dcterms:created>
  <dcterms:modified xsi:type="dcterms:W3CDTF">2020-01-31T14:58:00Z</dcterms:modified>
</cp:coreProperties>
</file>